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0499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0704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394561"/>
      <w:r w:rsidRPr="00BD6B24">
        <w:rPr>
          <w:rFonts w:hint="eastAsia"/>
          <w:szCs w:val="32"/>
        </w:rPr>
        <w:lastRenderedPageBreak/>
        <w:t>目录</w:t>
      </w:r>
      <w:bookmarkEnd w:id="0"/>
      <w:bookmarkEnd w:id="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A876AB">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A876AB">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A876AB">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394562"/>
      <w:r w:rsidRPr="00893D48">
        <w:rPr>
          <w:szCs w:val="32"/>
        </w:rPr>
        <w:lastRenderedPageBreak/>
        <w:t>图目录</w:t>
      </w:r>
      <w:bookmarkEnd w:id="5"/>
    </w:p>
    <w:p w:rsidR="00B85D5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401997" w:history="1">
        <w:r w:rsidR="00B85D53" w:rsidRPr="001A3DDB">
          <w:rPr>
            <w:rStyle w:val="af0"/>
            <w:rFonts w:hint="eastAsia"/>
            <w:noProof/>
          </w:rPr>
          <w:t>图</w:t>
        </w:r>
        <w:r w:rsidR="00B85D53" w:rsidRPr="001A3DDB">
          <w:rPr>
            <w:rStyle w:val="af0"/>
            <w:noProof/>
          </w:rPr>
          <w:t xml:space="preserve"> 1.1 </w:t>
        </w:r>
        <w:r w:rsidR="00B85D53" w:rsidRPr="001A3DDB">
          <w:rPr>
            <w:rStyle w:val="af0"/>
            <w:rFonts w:hint="eastAsia"/>
            <w:noProof/>
          </w:rPr>
          <w:t>自然界中的集体行为。图中场景依次是细菌菌落、蚂蚁群、鱼群、鸟群、斑马群、人群、车流。</w:t>
        </w:r>
        <w:r w:rsidR="00B85D53">
          <w:rPr>
            <w:noProof/>
            <w:webHidden/>
          </w:rPr>
          <w:tab/>
        </w:r>
        <w:r w:rsidR="00B85D53">
          <w:rPr>
            <w:noProof/>
            <w:webHidden/>
          </w:rPr>
          <w:fldChar w:fldCharType="begin"/>
        </w:r>
        <w:r w:rsidR="00B85D53">
          <w:rPr>
            <w:noProof/>
            <w:webHidden/>
          </w:rPr>
          <w:instrText xml:space="preserve"> PAGEREF _Toc507401997 \h </w:instrText>
        </w:r>
        <w:r w:rsidR="00B85D53">
          <w:rPr>
            <w:noProof/>
            <w:webHidden/>
          </w:rPr>
        </w:r>
        <w:r w:rsidR="00B85D53">
          <w:rPr>
            <w:noProof/>
            <w:webHidden/>
          </w:rPr>
          <w:fldChar w:fldCharType="separate"/>
        </w:r>
        <w:r w:rsidR="00B85D53">
          <w:rPr>
            <w:noProof/>
            <w:webHidden/>
          </w:rPr>
          <w:t>1</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0" w:anchor="_Toc507401998" w:history="1">
        <w:r w:rsidR="00B85D53" w:rsidRPr="001A3DDB">
          <w:rPr>
            <w:rStyle w:val="af0"/>
            <w:rFonts w:hint="eastAsia"/>
            <w:noProof/>
          </w:rPr>
          <w:t>图</w:t>
        </w:r>
        <w:r w:rsidR="00B85D53" w:rsidRPr="001A3DDB">
          <w:rPr>
            <w:rStyle w:val="af0"/>
            <w:noProof/>
          </w:rPr>
          <w:t xml:space="preserve"> 2.1</w:t>
        </w:r>
        <w:r w:rsidR="00B85D53" w:rsidRPr="001A3DDB">
          <w:rPr>
            <w:rStyle w:val="af0"/>
            <w:rFonts w:hint="eastAsia"/>
            <w:noProof/>
          </w:rPr>
          <w:t>建模软件和三维扫描仪图。左图为</w:t>
        </w:r>
        <w:r w:rsidR="00B85D53" w:rsidRPr="001A3DDB">
          <w:rPr>
            <w:rStyle w:val="af0"/>
            <w:noProof/>
          </w:rPr>
          <w:t>Maya</w:t>
        </w:r>
        <w:r w:rsidR="00B85D53" w:rsidRPr="001A3DDB">
          <w:rPr>
            <w:rStyle w:val="af0"/>
            <w:rFonts w:hint="eastAsia"/>
            <w:noProof/>
          </w:rPr>
          <w:t>建模软件，右图为文献</w:t>
        </w:r>
        <w:r w:rsidR="00B85D53" w:rsidRPr="001A3DDB">
          <w:rPr>
            <w:rStyle w:val="af0"/>
            <w:noProof/>
          </w:rPr>
          <w:t>[3]</w:t>
        </w:r>
        <w:r w:rsidR="00B85D53" w:rsidRPr="001A3DDB">
          <w:rPr>
            <w:rStyle w:val="af0"/>
            <w:rFonts w:hint="eastAsia"/>
            <w:noProof/>
          </w:rPr>
          <w:t>中所使用的专业人体扫描仪。</w:t>
        </w:r>
        <w:r w:rsidR="00B85D53">
          <w:rPr>
            <w:noProof/>
            <w:webHidden/>
          </w:rPr>
          <w:tab/>
        </w:r>
        <w:r w:rsidR="00B85D53">
          <w:rPr>
            <w:noProof/>
            <w:webHidden/>
          </w:rPr>
          <w:fldChar w:fldCharType="begin"/>
        </w:r>
        <w:r w:rsidR="00B85D53">
          <w:rPr>
            <w:noProof/>
            <w:webHidden/>
          </w:rPr>
          <w:instrText xml:space="preserve"> PAGEREF _Toc507401998 \h </w:instrText>
        </w:r>
        <w:r w:rsidR="00B85D53">
          <w:rPr>
            <w:noProof/>
            <w:webHidden/>
          </w:rPr>
        </w:r>
        <w:r w:rsidR="00B85D53">
          <w:rPr>
            <w:noProof/>
            <w:webHidden/>
          </w:rPr>
          <w:fldChar w:fldCharType="separate"/>
        </w:r>
        <w:r w:rsidR="00B85D53">
          <w:rPr>
            <w:noProof/>
            <w:webHidden/>
          </w:rPr>
          <w:t>3</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1" w:anchor="_Toc507401999" w:history="1">
        <w:r w:rsidR="00B85D53" w:rsidRPr="001A3DDB">
          <w:rPr>
            <w:rStyle w:val="af0"/>
            <w:rFonts w:hint="eastAsia"/>
            <w:noProof/>
          </w:rPr>
          <w:t>图</w:t>
        </w:r>
        <w:r w:rsidR="00B85D53" w:rsidRPr="001A3DDB">
          <w:rPr>
            <w:rStyle w:val="af0"/>
            <w:noProof/>
          </w:rPr>
          <w:t xml:space="preserve"> 2.2</w:t>
        </w:r>
        <w:r w:rsidR="00B85D53" w:rsidRPr="001A3DDB">
          <w:rPr>
            <w:rStyle w:val="af0"/>
            <w:rFonts w:hint="eastAsia"/>
            <w:noProof/>
          </w:rPr>
          <w:t>基于图像的建模方法图。左图为文献</w:t>
        </w:r>
        <w:r w:rsidR="00B85D53" w:rsidRPr="001A3DDB">
          <w:rPr>
            <w:rStyle w:val="af0"/>
            <w:noProof/>
          </w:rPr>
          <w:t>[2]</w:t>
        </w:r>
        <w:r w:rsidR="00B85D53" w:rsidRPr="001A3DDB">
          <w:rPr>
            <w:rStyle w:val="af0"/>
            <w:rFonts w:hint="eastAsia"/>
            <w:noProof/>
          </w:rPr>
          <w:t>基于多视角的建模方法，右图为文献</w:t>
        </w:r>
        <w:r w:rsidR="00B85D53" w:rsidRPr="001A3DDB">
          <w:rPr>
            <w:rStyle w:val="af0"/>
            <w:noProof/>
          </w:rPr>
          <w:t>[5]</w:t>
        </w:r>
        <w:r w:rsidR="00B85D53" w:rsidRPr="001A3DDB">
          <w:rPr>
            <w:rStyle w:val="af0"/>
            <w:rFonts w:hint="eastAsia"/>
            <w:noProof/>
          </w:rPr>
          <w:t>基于单视角的建模方法。</w:t>
        </w:r>
        <w:r w:rsidR="00B85D53">
          <w:rPr>
            <w:noProof/>
            <w:webHidden/>
          </w:rPr>
          <w:tab/>
        </w:r>
        <w:r w:rsidR="00B85D53">
          <w:rPr>
            <w:noProof/>
            <w:webHidden/>
          </w:rPr>
          <w:fldChar w:fldCharType="begin"/>
        </w:r>
        <w:r w:rsidR="00B85D53">
          <w:rPr>
            <w:noProof/>
            <w:webHidden/>
          </w:rPr>
          <w:instrText xml:space="preserve"> PAGEREF _Toc507401999 \h </w:instrText>
        </w:r>
        <w:r w:rsidR="00B85D53">
          <w:rPr>
            <w:noProof/>
            <w:webHidden/>
          </w:rPr>
        </w:r>
        <w:r w:rsidR="00B85D53">
          <w:rPr>
            <w:noProof/>
            <w:webHidden/>
          </w:rPr>
          <w:fldChar w:fldCharType="separate"/>
        </w:r>
        <w:r w:rsidR="00B85D53">
          <w:rPr>
            <w:noProof/>
            <w:webHidden/>
          </w:rPr>
          <w:t>4</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2" w:anchor="_Toc507402000" w:history="1">
        <w:r w:rsidR="00B85D53" w:rsidRPr="001A3DDB">
          <w:rPr>
            <w:rStyle w:val="af0"/>
            <w:rFonts w:hint="eastAsia"/>
            <w:noProof/>
          </w:rPr>
          <w:t>图</w:t>
        </w:r>
        <w:r w:rsidR="00B85D53" w:rsidRPr="001A3DDB">
          <w:rPr>
            <w:rStyle w:val="af0"/>
            <w:noProof/>
          </w:rPr>
          <w:t xml:space="preserve"> 2.3</w:t>
        </w:r>
        <w:r w:rsidR="00B85D53" w:rsidRPr="001A3DDB">
          <w:rPr>
            <w:rStyle w:val="af0"/>
            <w:rFonts w:hint="eastAsia"/>
            <w:noProof/>
          </w:rPr>
          <w:t>基于草图建模方法图。</w:t>
        </w:r>
        <w:r w:rsidR="00B85D53">
          <w:rPr>
            <w:noProof/>
            <w:webHidden/>
          </w:rPr>
          <w:tab/>
        </w:r>
        <w:r w:rsidR="00B85D53">
          <w:rPr>
            <w:noProof/>
            <w:webHidden/>
          </w:rPr>
          <w:fldChar w:fldCharType="begin"/>
        </w:r>
        <w:r w:rsidR="00B85D53">
          <w:rPr>
            <w:noProof/>
            <w:webHidden/>
          </w:rPr>
          <w:instrText xml:space="preserve"> PAGEREF _Toc507402000 \h </w:instrText>
        </w:r>
        <w:r w:rsidR="00B85D53">
          <w:rPr>
            <w:noProof/>
            <w:webHidden/>
          </w:rPr>
        </w:r>
        <w:r w:rsidR="00B85D53">
          <w:rPr>
            <w:noProof/>
            <w:webHidden/>
          </w:rPr>
          <w:fldChar w:fldCharType="separate"/>
        </w:r>
        <w:r w:rsidR="00B85D53">
          <w:rPr>
            <w:noProof/>
            <w:webHidden/>
          </w:rPr>
          <w:t>6</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3" w:anchor="_Toc507402001" w:history="1">
        <w:r w:rsidR="00B85D53" w:rsidRPr="001A3DDB">
          <w:rPr>
            <w:rStyle w:val="af0"/>
            <w:rFonts w:hint="eastAsia"/>
            <w:noProof/>
          </w:rPr>
          <w:t>图</w:t>
        </w:r>
        <w:r w:rsidR="00B85D53" w:rsidRPr="001A3DDB">
          <w:rPr>
            <w:rStyle w:val="af0"/>
            <w:noProof/>
          </w:rPr>
          <w:t xml:space="preserve"> 2.4</w:t>
        </w:r>
        <w:r w:rsidR="00B85D53" w:rsidRPr="001A3DDB">
          <w:rPr>
            <w:rStyle w:val="af0"/>
            <w:rFonts w:hint="eastAsia"/>
            <w:noProof/>
          </w:rPr>
          <w:t>基于多视角交互式建模流程图。</w:t>
        </w:r>
        <w:r w:rsidR="00B85D53">
          <w:rPr>
            <w:noProof/>
            <w:webHidden/>
          </w:rPr>
          <w:tab/>
        </w:r>
        <w:r w:rsidR="00B85D53">
          <w:rPr>
            <w:noProof/>
            <w:webHidden/>
          </w:rPr>
          <w:fldChar w:fldCharType="begin"/>
        </w:r>
        <w:r w:rsidR="00B85D53">
          <w:rPr>
            <w:noProof/>
            <w:webHidden/>
          </w:rPr>
          <w:instrText xml:space="preserve"> PAGEREF _Toc507402001 \h </w:instrText>
        </w:r>
        <w:r w:rsidR="00B85D53">
          <w:rPr>
            <w:noProof/>
            <w:webHidden/>
          </w:rPr>
        </w:r>
        <w:r w:rsidR="00B85D53">
          <w:rPr>
            <w:noProof/>
            <w:webHidden/>
          </w:rPr>
          <w:fldChar w:fldCharType="separate"/>
        </w:r>
        <w:r w:rsidR="00B85D53">
          <w:rPr>
            <w:noProof/>
            <w:webHidden/>
          </w:rPr>
          <w:t>7</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4" w:anchor="_Toc507402002" w:history="1">
        <w:r w:rsidR="00B85D53" w:rsidRPr="001A3DDB">
          <w:rPr>
            <w:rStyle w:val="af0"/>
            <w:rFonts w:hint="eastAsia"/>
            <w:noProof/>
          </w:rPr>
          <w:t>图</w:t>
        </w:r>
        <w:r w:rsidR="00B85D53" w:rsidRPr="001A3DDB">
          <w:rPr>
            <w:rStyle w:val="af0"/>
            <w:noProof/>
          </w:rPr>
          <w:t xml:space="preserve"> 2.5</w:t>
        </w:r>
        <w:r w:rsidR="00B85D53" w:rsidRPr="001A3DDB">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B85D53">
          <w:rPr>
            <w:noProof/>
            <w:webHidden/>
          </w:rPr>
          <w:tab/>
        </w:r>
        <w:r w:rsidR="00B85D53">
          <w:rPr>
            <w:noProof/>
            <w:webHidden/>
          </w:rPr>
          <w:fldChar w:fldCharType="begin"/>
        </w:r>
        <w:r w:rsidR="00B85D53">
          <w:rPr>
            <w:noProof/>
            <w:webHidden/>
          </w:rPr>
          <w:instrText xml:space="preserve"> PAGEREF _Toc507402002 \h </w:instrText>
        </w:r>
        <w:r w:rsidR="00B85D53">
          <w:rPr>
            <w:noProof/>
            <w:webHidden/>
          </w:rPr>
        </w:r>
        <w:r w:rsidR="00B85D53">
          <w:rPr>
            <w:noProof/>
            <w:webHidden/>
          </w:rPr>
          <w:fldChar w:fldCharType="separate"/>
        </w:r>
        <w:r w:rsidR="00B85D53">
          <w:rPr>
            <w:noProof/>
            <w:webHidden/>
          </w:rPr>
          <w:t>10</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5" w:anchor="_Toc507402003" w:history="1">
        <w:r w:rsidR="00B85D53" w:rsidRPr="001A3DDB">
          <w:rPr>
            <w:rStyle w:val="af0"/>
            <w:rFonts w:hint="eastAsia"/>
            <w:noProof/>
          </w:rPr>
          <w:t>图</w:t>
        </w:r>
        <w:r w:rsidR="00B85D53" w:rsidRPr="001A3DDB">
          <w:rPr>
            <w:rStyle w:val="af0"/>
            <w:noProof/>
          </w:rPr>
          <w:t xml:space="preserve"> 2.6</w:t>
        </w:r>
        <w:r w:rsidR="00B85D53" w:rsidRPr="001A3DDB">
          <w:rPr>
            <w:rStyle w:val="af0"/>
            <w:rFonts w:hint="eastAsia"/>
            <w:noProof/>
          </w:rPr>
          <w:t>绘制不规则基表面形状的部件示意图。左图，用两笔绘制出基表面所在平面。中图，用曲线绘制基表面的外轮廓。右图，用第三笔提拉出整体部件的外轮廓。</w:t>
        </w:r>
        <w:r w:rsidR="00B85D53">
          <w:rPr>
            <w:noProof/>
            <w:webHidden/>
          </w:rPr>
          <w:tab/>
        </w:r>
        <w:r w:rsidR="00B85D53">
          <w:rPr>
            <w:noProof/>
            <w:webHidden/>
          </w:rPr>
          <w:fldChar w:fldCharType="begin"/>
        </w:r>
        <w:r w:rsidR="00B85D53">
          <w:rPr>
            <w:noProof/>
            <w:webHidden/>
          </w:rPr>
          <w:instrText xml:space="preserve"> PAGEREF _Toc507402003 \h </w:instrText>
        </w:r>
        <w:r w:rsidR="00B85D53">
          <w:rPr>
            <w:noProof/>
            <w:webHidden/>
          </w:rPr>
        </w:r>
        <w:r w:rsidR="00B85D53">
          <w:rPr>
            <w:noProof/>
            <w:webHidden/>
          </w:rPr>
          <w:fldChar w:fldCharType="separate"/>
        </w:r>
        <w:r w:rsidR="00B85D53">
          <w:rPr>
            <w:noProof/>
            <w:webHidden/>
          </w:rPr>
          <w:t>11</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6" w:anchor="_Toc507402004" w:history="1">
        <w:r w:rsidR="00B85D53" w:rsidRPr="001A3DDB">
          <w:rPr>
            <w:rStyle w:val="af0"/>
            <w:rFonts w:hint="eastAsia"/>
            <w:noProof/>
          </w:rPr>
          <w:t>图</w:t>
        </w:r>
        <w:r w:rsidR="00B85D53" w:rsidRPr="001A3DDB">
          <w:rPr>
            <w:rStyle w:val="af0"/>
            <w:noProof/>
          </w:rPr>
          <w:t xml:space="preserve"> 2.7</w:t>
        </w:r>
        <w:r w:rsidR="00B85D53" w:rsidRPr="001A3DDB">
          <w:rPr>
            <w:rStyle w:val="af0"/>
            <w:rFonts w:hint="eastAsia"/>
            <w:noProof/>
          </w:rPr>
          <w:t>渐开线正齿轮示意图。左图为正齿轮，右图为渐开线法示意图。</w:t>
        </w:r>
        <w:r w:rsidR="00B85D53">
          <w:rPr>
            <w:noProof/>
            <w:webHidden/>
          </w:rPr>
          <w:tab/>
        </w:r>
        <w:r w:rsidR="00B85D53">
          <w:rPr>
            <w:noProof/>
            <w:webHidden/>
          </w:rPr>
          <w:fldChar w:fldCharType="begin"/>
        </w:r>
        <w:r w:rsidR="00B85D53">
          <w:rPr>
            <w:noProof/>
            <w:webHidden/>
          </w:rPr>
          <w:instrText xml:space="preserve"> PAGEREF _Toc507402004 \h </w:instrText>
        </w:r>
        <w:r w:rsidR="00B85D53">
          <w:rPr>
            <w:noProof/>
            <w:webHidden/>
          </w:rPr>
        </w:r>
        <w:r w:rsidR="00B85D53">
          <w:rPr>
            <w:noProof/>
            <w:webHidden/>
          </w:rPr>
          <w:fldChar w:fldCharType="separate"/>
        </w:r>
        <w:r w:rsidR="00B85D53">
          <w:rPr>
            <w:noProof/>
            <w:webHidden/>
          </w:rPr>
          <w:t>13</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7" w:anchor="_Toc507402005" w:history="1">
        <w:r w:rsidR="00B85D53" w:rsidRPr="001A3DDB">
          <w:rPr>
            <w:rStyle w:val="af0"/>
            <w:rFonts w:hint="eastAsia"/>
            <w:noProof/>
          </w:rPr>
          <w:t>图</w:t>
        </w:r>
        <w:r w:rsidR="00B85D53" w:rsidRPr="001A3DDB">
          <w:rPr>
            <w:rStyle w:val="af0"/>
            <w:noProof/>
          </w:rPr>
          <w:t xml:space="preserve"> 2.8</w:t>
        </w:r>
        <w:r w:rsidR="00B85D53" w:rsidRPr="001A3DDB">
          <w:rPr>
            <w:rStyle w:val="af0"/>
            <w:rFonts w:asciiTheme="majorHAnsi" w:hAnsiTheme="majorHAnsi" w:cstheme="majorBidi" w:hint="eastAsia"/>
            <w:noProof/>
          </w:rPr>
          <w:t>轴心点表示方法示意图。</w:t>
        </w:r>
        <w:r w:rsidR="00B85D53">
          <w:rPr>
            <w:noProof/>
            <w:webHidden/>
          </w:rPr>
          <w:tab/>
        </w:r>
        <w:r w:rsidR="00B85D53">
          <w:rPr>
            <w:noProof/>
            <w:webHidden/>
          </w:rPr>
          <w:fldChar w:fldCharType="begin"/>
        </w:r>
        <w:r w:rsidR="00B85D53">
          <w:rPr>
            <w:noProof/>
            <w:webHidden/>
          </w:rPr>
          <w:instrText xml:space="preserve"> PAGEREF _Toc507402005 \h </w:instrText>
        </w:r>
        <w:r w:rsidR="00B85D53">
          <w:rPr>
            <w:noProof/>
            <w:webHidden/>
          </w:rPr>
        </w:r>
        <w:r w:rsidR="00B85D53">
          <w:rPr>
            <w:noProof/>
            <w:webHidden/>
          </w:rPr>
          <w:fldChar w:fldCharType="separate"/>
        </w:r>
        <w:r w:rsidR="00B85D53">
          <w:rPr>
            <w:noProof/>
            <w:webHidden/>
          </w:rPr>
          <w:t>14</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8" w:anchor="_Toc507402006" w:history="1">
        <w:r w:rsidR="00B85D53" w:rsidRPr="001A3DDB">
          <w:rPr>
            <w:rStyle w:val="af0"/>
            <w:rFonts w:hint="eastAsia"/>
            <w:noProof/>
          </w:rPr>
          <w:t>图</w:t>
        </w:r>
        <w:r w:rsidR="00B85D53" w:rsidRPr="001A3DDB">
          <w:rPr>
            <w:rStyle w:val="af0"/>
            <w:noProof/>
          </w:rPr>
          <w:t xml:space="preserve"> 2.9</w:t>
        </w:r>
        <w:r w:rsidR="00B85D53" w:rsidRPr="001A3DDB">
          <w:rPr>
            <w:rStyle w:val="af0"/>
            <w:rFonts w:hint="eastAsia"/>
            <w:noProof/>
          </w:rPr>
          <w:t>基于几何参数的模型部件优化对比图。左图为优化前的三维模型，连接处有部分错位。右图是优化后的结果，相邻两个部件外轮廓完美拼接。</w:t>
        </w:r>
        <w:r w:rsidR="00B85D53">
          <w:rPr>
            <w:noProof/>
            <w:webHidden/>
          </w:rPr>
          <w:tab/>
        </w:r>
        <w:r w:rsidR="00B85D53">
          <w:rPr>
            <w:noProof/>
            <w:webHidden/>
          </w:rPr>
          <w:fldChar w:fldCharType="begin"/>
        </w:r>
        <w:r w:rsidR="00B85D53">
          <w:rPr>
            <w:noProof/>
            <w:webHidden/>
          </w:rPr>
          <w:instrText xml:space="preserve"> PAGEREF _Toc507402006 \h </w:instrText>
        </w:r>
        <w:r w:rsidR="00B85D53">
          <w:rPr>
            <w:noProof/>
            <w:webHidden/>
          </w:rPr>
        </w:r>
        <w:r w:rsidR="00B85D53">
          <w:rPr>
            <w:noProof/>
            <w:webHidden/>
          </w:rPr>
          <w:fldChar w:fldCharType="separate"/>
        </w:r>
        <w:r w:rsidR="00B85D53">
          <w:rPr>
            <w:noProof/>
            <w:webHidden/>
          </w:rPr>
          <w:t>16</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29" w:anchor="_Toc507402007" w:history="1">
        <w:r w:rsidR="00B85D53" w:rsidRPr="001A3DDB">
          <w:rPr>
            <w:rStyle w:val="af0"/>
            <w:rFonts w:hint="eastAsia"/>
            <w:noProof/>
          </w:rPr>
          <w:t>图</w:t>
        </w:r>
        <w:r w:rsidR="00B85D53" w:rsidRPr="001A3DDB">
          <w:rPr>
            <w:rStyle w:val="af0"/>
            <w:noProof/>
          </w:rPr>
          <w:t xml:space="preserve"> 2.10</w:t>
        </w:r>
        <w:r w:rsidR="00B85D53" w:rsidRPr="001A3DDB">
          <w:rPr>
            <w:rStyle w:val="af0"/>
            <w:rFonts w:hint="eastAsia"/>
            <w:noProof/>
          </w:rPr>
          <w:t>交互式建模系统平台图。</w:t>
        </w:r>
        <w:r w:rsidR="00B85D53">
          <w:rPr>
            <w:noProof/>
            <w:webHidden/>
          </w:rPr>
          <w:tab/>
        </w:r>
        <w:r w:rsidR="00B85D53">
          <w:rPr>
            <w:noProof/>
            <w:webHidden/>
          </w:rPr>
          <w:fldChar w:fldCharType="begin"/>
        </w:r>
        <w:r w:rsidR="00B85D53">
          <w:rPr>
            <w:noProof/>
            <w:webHidden/>
          </w:rPr>
          <w:instrText xml:space="preserve"> PAGEREF _Toc507402007 \h </w:instrText>
        </w:r>
        <w:r w:rsidR="00B85D53">
          <w:rPr>
            <w:noProof/>
            <w:webHidden/>
          </w:rPr>
        </w:r>
        <w:r w:rsidR="00B85D53">
          <w:rPr>
            <w:noProof/>
            <w:webHidden/>
          </w:rPr>
          <w:fldChar w:fldCharType="separate"/>
        </w:r>
        <w:r w:rsidR="00B85D53">
          <w:rPr>
            <w:noProof/>
            <w:webHidden/>
          </w:rPr>
          <w:t>17</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0" w:anchor="_Toc507402008" w:history="1">
        <w:r w:rsidR="00B85D53" w:rsidRPr="001A3DDB">
          <w:rPr>
            <w:rStyle w:val="af0"/>
            <w:rFonts w:hint="eastAsia"/>
            <w:noProof/>
          </w:rPr>
          <w:t>图</w:t>
        </w:r>
        <w:r w:rsidR="00B85D53" w:rsidRPr="001A3DDB">
          <w:rPr>
            <w:rStyle w:val="af0"/>
            <w:noProof/>
          </w:rPr>
          <w:t xml:space="preserve"> 2.11</w:t>
        </w:r>
        <w:r w:rsidR="00B85D53" w:rsidRPr="001A3DDB">
          <w:rPr>
            <w:rStyle w:val="af0"/>
            <w:rFonts w:hint="eastAsia"/>
            <w:noProof/>
          </w:rPr>
          <w:t>交互式建模系统。</w:t>
        </w:r>
        <w:r w:rsidR="00B85D53">
          <w:rPr>
            <w:noProof/>
            <w:webHidden/>
          </w:rPr>
          <w:tab/>
        </w:r>
        <w:r w:rsidR="00B85D53">
          <w:rPr>
            <w:noProof/>
            <w:webHidden/>
          </w:rPr>
          <w:fldChar w:fldCharType="begin"/>
        </w:r>
        <w:r w:rsidR="00B85D53">
          <w:rPr>
            <w:noProof/>
            <w:webHidden/>
          </w:rPr>
          <w:instrText xml:space="preserve"> PAGEREF _Toc507402008 \h </w:instrText>
        </w:r>
        <w:r w:rsidR="00B85D53">
          <w:rPr>
            <w:noProof/>
            <w:webHidden/>
          </w:rPr>
        </w:r>
        <w:r w:rsidR="00B85D53">
          <w:rPr>
            <w:noProof/>
            <w:webHidden/>
          </w:rPr>
          <w:fldChar w:fldCharType="separate"/>
        </w:r>
        <w:r w:rsidR="00B85D53">
          <w:rPr>
            <w:noProof/>
            <w:webHidden/>
          </w:rPr>
          <w:t>18</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1" w:anchor="_Toc507402009" w:history="1">
        <w:r w:rsidR="00B85D53" w:rsidRPr="001A3DDB">
          <w:rPr>
            <w:rStyle w:val="af0"/>
            <w:rFonts w:hint="eastAsia"/>
            <w:noProof/>
          </w:rPr>
          <w:t>图</w:t>
        </w:r>
        <w:r w:rsidR="00B85D53" w:rsidRPr="001A3DDB">
          <w:rPr>
            <w:rStyle w:val="af0"/>
            <w:noProof/>
          </w:rPr>
          <w:t xml:space="preserve"> 2.12</w:t>
        </w:r>
        <w:r w:rsidR="00B85D53" w:rsidRPr="001A3DDB">
          <w:rPr>
            <w:rStyle w:val="af0"/>
            <w:rFonts w:hint="eastAsia"/>
            <w:noProof/>
          </w:rPr>
          <w:t>重建模型三维打印结果与原模型对比图。图左侧为原模型，图右侧为系统重建模型通过三维打印机得到的模型副本。</w:t>
        </w:r>
        <w:r w:rsidR="00B85D53">
          <w:rPr>
            <w:noProof/>
            <w:webHidden/>
          </w:rPr>
          <w:tab/>
        </w:r>
        <w:r w:rsidR="00B85D53">
          <w:rPr>
            <w:noProof/>
            <w:webHidden/>
          </w:rPr>
          <w:fldChar w:fldCharType="begin"/>
        </w:r>
        <w:r w:rsidR="00B85D53">
          <w:rPr>
            <w:noProof/>
            <w:webHidden/>
          </w:rPr>
          <w:instrText xml:space="preserve"> PAGEREF _Toc507402009 \h </w:instrText>
        </w:r>
        <w:r w:rsidR="00B85D53">
          <w:rPr>
            <w:noProof/>
            <w:webHidden/>
          </w:rPr>
        </w:r>
        <w:r w:rsidR="00B85D53">
          <w:rPr>
            <w:noProof/>
            <w:webHidden/>
          </w:rPr>
          <w:fldChar w:fldCharType="separate"/>
        </w:r>
        <w:r w:rsidR="00B85D53">
          <w:rPr>
            <w:noProof/>
            <w:webHidden/>
          </w:rPr>
          <w:t>20</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2" w:anchor="_Toc507402010" w:history="1">
        <w:r w:rsidR="00B85D53" w:rsidRPr="001A3DDB">
          <w:rPr>
            <w:rStyle w:val="af0"/>
            <w:rFonts w:hint="eastAsia"/>
            <w:noProof/>
          </w:rPr>
          <w:t>图</w:t>
        </w:r>
        <w:r w:rsidR="00B85D53" w:rsidRPr="001A3DDB">
          <w:rPr>
            <w:rStyle w:val="af0"/>
            <w:noProof/>
          </w:rPr>
          <w:t xml:space="preserve"> 2.13</w:t>
        </w:r>
        <w:r w:rsidR="00B85D53" w:rsidRPr="001A3DDB">
          <w:rPr>
            <w:rStyle w:val="af0"/>
            <w:rFonts w:hint="eastAsia"/>
            <w:noProof/>
          </w:rPr>
          <w:t>模型精度验证热量图。图中是重建模型与原模型距离误差热量图，绿色区域为正负误差小于</w:t>
        </w:r>
        <w:r w:rsidR="00B85D53" w:rsidRPr="001A3DDB">
          <w:rPr>
            <w:rStyle w:val="af0"/>
            <w:noProof/>
          </w:rPr>
          <w:t>0.5mm</w:t>
        </w:r>
        <w:r w:rsidR="00B85D53" w:rsidRPr="001A3DDB">
          <w:rPr>
            <w:rStyle w:val="af0"/>
            <w:rFonts w:hint="eastAsia"/>
            <w:noProof/>
          </w:rPr>
          <w:t>，深蓝和深红区域表示误差比较大。</w:t>
        </w:r>
        <w:r w:rsidR="00B85D53">
          <w:rPr>
            <w:noProof/>
            <w:webHidden/>
          </w:rPr>
          <w:tab/>
        </w:r>
        <w:r w:rsidR="00B85D53">
          <w:rPr>
            <w:noProof/>
            <w:webHidden/>
          </w:rPr>
          <w:fldChar w:fldCharType="begin"/>
        </w:r>
        <w:r w:rsidR="00B85D53">
          <w:rPr>
            <w:noProof/>
            <w:webHidden/>
          </w:rPr>
          <w:instrText xml:space="preserve"> PAGEREF _Toc507402010 \h </w:instrText>
        </w:r>
        <w:r w:rsidR="00B85D53">
          <w:rPr>
            <w:noProof/>
            <w:webHidden/>
          </w:rPr>
        </w:r>
        <w:r w:rsidR="00B85D53">
          <w:rPr>
            <w:noProof/>
            <w:webHidden/>
          </w:rPr>
          <w:fldChar w:fldCharType="separate"/>
        </w:r>
        <w:r w:rsidR="00B85D53">
          <w:rPr>
            <w:noProof/>
            <w:webHidden/>
          </w:rPr>
          <w:t>21</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3" w:anchor="_Toc507402011" w:history="1">
        <w:r w:rsidR="00B85D53" w:rsidRPr="001A3DDB">
          <w:rPr>
            <w:rStyle w:val="af0"/>
            <w:rFonts w:hint="eastAsia"/>
            <w:noProof/>
          </w:rPr>
          <w:t>图</w:t>
        </w:r>
        <w:r w:rsidR="00B85D53" w:rsidRPr="001A3DDB">
          <w:rPr>
            <w:rStyle w:val="af0"/>
            <w:noProof/>
          </w:rPr>
          <w:t xml:space="preserve"> 2.14</w:t>
        </w:r>
        <w:r w:rsidR="00B85D53" w:rsidRPr="001A3DDB">
          <w:rPr>
            <w:rStyle w:val="af0"/>
            <w:rFonts w:hint="eastAsia"/>
            <w:noProof/>
          </w:rPr>
          <w:t>实验结果比较图。第一排为</w:t>
        </w:r>
        <w:r w:rsidR="00B85D53" w:rsidRPr="001A3DDB">
          <w:rPr>
            <w:rStyle w:val="af0"/>
            <w:noProof/>
          </w:rPr>
          <w:t>3-sweep</w:t>
        </w:r>
        <w:r w:rsidR="00B85D53" w:rsidRPr="001A3DDB">
          <w:rPr>
            <w:rStyle w:val="af0"/>
            <w:rFonts w:hint="eastAsia"/>
            <w:noProof/>
          </w:rPr>
          <w:t>方法建模结果，第二排为本章</w:t>
        </w:r>
        <w:r w:rsidR="00B85D53" w:rsidRPr="001A3DDB">
          <w:rPr>
            <w:rStyle w:val="af0"/>
            <w:rFonts w:hint="eastAsia"/>
            <w:noProof/>
          </w:rPr>
          <w:lastRenderedPageBreak/>
          <w:t>系统建模结果。两种建模方法分别在</w:t>
        </w:r>
        <w:r w:rsidR="00B85D53" w:rsidRPr="001A3DDB">
          <w:rPr>
            <w:rStyle w:val="af0"/>
            <w:noProof/>
          </w:rPr>
          <w:t>(a)</w:t>
        </w:r>
        <w:r w:rsidR="00B85D53" w:rsidRPr="001A3DDB">
          <w:rPr>
            <w:rStyle w:val="af0"/>
            <w:rFonts w:hint="eastAsia"/>
            <w:noProof/>
          </w:rPr>
          <w:t>和</w:t>
        </w:r>
        <w:r w:rsidR="00B85D53" w:rsidRPr="001A3DDB">
          <w:rPr>
            <w:rStyle w:val="af0"/>
            <w:noProof/>
          </w:rPr>
          <w:t>(c)</w:t>
        </w:r>
        <w:r w:rsidR="00B85D53" w:rsidRPr="001A3DDB">
          <w:rPr>
            <w:rStyle w:val="af0"/>
            <w:rFonts w:hint="eastAsia"/>
            <w:noProof/>
          </w:rPr>
          <w:t>视角下建模，</w:t>
        </w:r>
        <w:r w:rsidR="00B85D53" w:rsidRPr="001A3DDB">
          <w:rPr>
            <w:rStyle w:val="af0"/>
            <w:noProof/>
          </w:rPr>
          <w:t>(b)</w:t>
        </w:r>
        <w:r w:rsidR="00B85D53" w:rsidRPr="001A3DDB">
          <w:rPr>
            <w:rStyle w:val="af0"/>
            <w:rFonts w:hint="eastAsia"/>
            <w:noProof/>
          </w:rPr>
          <w:t>和</w:t>
        </w:r>
        <w:r w:rsidR="00B85D53" w:rsidRPr="001A3DDB">
          <w:rPr>
            <w:rStyle w:val="af0"/>
            <w:noProof/>
          </w:rPr>
          <w:t>(d)</w:t>
        </w:r>
        <w:r w:rsidR="00B85D53" w:rsidRPr="001A3DDB">
          <w:rPr>
            <w:rStyle w:val="af0"/>
            <w:rFonts w:hint="eastAsia"/>
            <w:noProof/>
          </w:rPr>
          <w:t>为其他视角和三维视角。</w:t>
        </w:r>
        <w:r w:rsidR="00B85D53">
          <w:rPr>
            <w:noProof/>
            <w:webHidden/>
          </w:rPr>
          <w:tab/>
        </w:r>
        <w:r w:rsidR="00B85D53">
          <w:rPr>
            <w:noProof/>
            <w:webHidden/>
          </w:rPr>
          <w:fldChar w:fldCharType="begin"/>
        </w:r>
        <w:r w:rsidR="00B85D53">
          <w:rPr>
            <w:noProof/>
            <w:webHidden/>
          </w:rPr>
          <w:instrText xml:space="preserve"> PAGEREF _Toc507402011 \h </w:instrText>
        </w:r>
        <w:r w:rsidR="00B85D53">
          <w:rPr>
            <w:noProof/>
            <w:webHidden/>
          </w:rPr>
        </w:r>
        <w:r w:rsidR="00B85D53">
          <w:rPr>
            <w:noProof/>
            <w:webHidden/>
          </w:rPr>
          <w:fldChar w:fldCharType="separate"/>
        </w:r>
        <w:r w:rsidR="00B85D53">
          <w:rPr>
            <w:noProof/>
            <w:webHidden/>
          </w:rPr>
          <w:t>21</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4" w:anchor="_Toc507402012" w:history="1">
        <w:r w:rsidR="00B85D53" w:rsidRPr="001A3DDB">
          <w:rPr>
            <w:rStyle w:val="af0"/>
            <w:rFonts w:hint="eastAsia"/>
            <w:noProof/>
          </w:rPr>
          <w:t>图</w:t>
        </w:r>
        <w:r w:rsidR="00B85D53" w:rsidRPr="001A3DDB">
          <w:rPr>
            <w:rStyle w:val="af0"/>
            <w:noProof/>
          </w:rPr>
          <w:t xml:space="preserve"> 2.15</w:t>
        </w:r>
        <w:r w:rsidR="00B85D53" w:rsidRPr="001A3DDB">
          <w:rPr>
            <w:rStyle w:val="af0"/>
            <w:rFonts w:hint="eastAsia"/>
            <w:noProof/>
          </w:rPr>
          <w:t>建模结果图。</w:t>
        </w:r>
        <w:r w:rsidR="00B85D53">
          <w:rPr>
            <w:noProof/>
            <w:webHidden/>
          </w:rPr>
          <w:tab/>
        </w:r>
        <w:r w:rsidR="00B85D53">
          <w:rPr>
            <w:noProof/>
            <w:webHidden/>
          </w:rPr>
          <w:fldChar w:fldCharType="begin"/>
        </w:r>
        <w:r w:rsidR="00B85D53">
          <w:rPr>
            <w:noProof/>
            <w:webHidden/>
          </w:rPr>
          <w:instrText xml:space="preserve"> PAGEREF _Toc507402012 \h </w:instrText>
        </w:r>
        <w:r w:rsidR="00B85D53">
          <w:rPr>
            <w:noProof/>
            <w:webHidden/>
          </w:rPr>
        </w:r>
        <w:r w:rsidR="00B85D53">
          <w:rPr>
            <w:noProof/>
            <w:webHidden/>
          </w:rPr>
          <w:fldChar w:fldCharType="separate"/>
        </w:r>
        <w:r w:rsidR="00B85D53">
          <w:rPr>
            <w:noProof/>
            <w:webHidden/>
          </w:rPr>
          <w:t>23</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5" w:anchor="_Toc507402013" w:history="1">
        <w:r w:rsidR="00B85D53" w:rsidRPr="001A3DDB">
          <w:rPr>
            <w:rStyle w:val="af0"/>
            <w:rFonts w:hint="eastAsia"/>
            <w:noProof/>
          </w:rPr>
          <w:t>图</w:t>
        </w:r>
        <w:r w:rsidR="00B85D53" w:rsidRPr="001A3DDB">
          <w:rPr>
            <w:rStyle w:val="af0"/>
            <w:noProof/>
          </w:rPr>
          <w:t xml:space="preserve"> 3.1</w:t>
        </w:r>
        <w:r w:rsidR="00B85D53" w:rsidRPr="001A3DDB">
          <w:rPr>
            <w:rStyle w:val="af0"/>
            <w:rFonts w:hint="eastAsia"/>
            <w:noProof/>
          </w:rPr>
          <w:t>具有运动链的动态模型。左图为模型照片，右图为具有运动信息的动态模型。</w:t>
        </w:r>
        <w:r w:rsidR="00B85D53">
          <w:rPr>
            <w:noProof/>
            <w:webHidden/>
          </w:rPr>
          <w:tab/>
        </w:r>
        <w:r w:rsidR="00B85D53">
          <w:rPr>
            <w:noProof/>
            <w:webHidden/>
          </w:rPr>
          <w:fldChar w:fldCharType="begin"/>
        </w:r>
        <w:r w:rsidR="00B85D53">
          <w:rPr>
            <w:noProof/>
            <w:webHidden/>
          </w:rPr>
          <w:instrText xml:space="preserve"> PAGEREF _Toc507402013 \h </w:instrText>
        </w:r>
        <w:r w:rsidR="00B85D53">
          <w:rPr>
            <w:noProof/>
            <w:webHidden/>
          </w:rPr>
        </w:r>
        <w:r w:rsidR="00B85D53">
          <w:rPr>
            <w:noProof/>
            <w:webHidden/>
          </w:rPr>
          <w:fldChar w:fldCharType="separate"/>
        </w:r>
        <w:r w:rsidR="00B85D53">
          <w:rPr>
            <w:noProof/>
            <w:webHidden/>
          </w:rPr>
          <w:t>24</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6" w:anchor="_Toc507402014" w:history="1">
        <w:r w:rsidR="00B85D53" w:rsidRPr="001A3DDB">
          <w:rPr>
            <w:rStyle w:val="af0"/>
            <w:rFonts w:hint="eastAsia"/>
            <w:noProof/>
          </w:rPr>
          <w:t>图</w:t>
        </w:r>
        <w:r w:rsidR="00B85D53" w:rsidRPr="001A3DDB">
          <w:rPr>
            <w:rStyle w:val="af0"/>
            <w:noProof/>
          </w:rPr>
          <w:t xml:space="preserve"> 3.2</w:t>
        </w:r>
        <w:r w:rsidR="00B85D53" w:rsidRPr="001A3DDB">
          <w:rPr>
            <w:rStyle w:val="af0"/>
            <w:rFonts w:hint="eastAsia"/>
            <w:noProof/>
          </w:rPr>
          <w:t>基于图像重建铰接式部件。左图为</w:t>
        </w:r>
        <w:r w:rsidR="00B85D53" w:rsidRPr="001A3DDB">
          <w:rPr>
            <w:rStyle w:val="af0"/>
            <w:noProof/>
          </w:rPr>
          <w:t>Jacquet</w:t>
        </w:r>
        <w:r w:rsidR="00B85D53" w:rsidRPr="001A3DDB">
          <w:rPr>
            <w:rStyle w:val="af0"/>
            <w:noProof/>
            <w:vertAlign w:val="superscript"/>
          </w:rPr>
          <w:t>[1]</w:t>
        </w:r>
        <w:r w:rsidR="00B85D53" w:rsidRPr="001A3DDB">
          <w:rPr>
            <w:rStyle w:val="af0"/>
            <w:rFonts w:hint="eastAsia"/>
            <w:noProof/>
          </w:rPr>
          <w:t>等人方法，右图为</w:t>
        </w:r>
        <w:r w:rsidR="00B85D53" w:rsidRPr="001A3DDB">
          <w:rPr>
            <w:rStyle w:val="af0"/>
            <w:noProof/>
          </w:rPr>
          <w:t>Yücer</w:t>
        </w:r>
        <w:r w:rsidR="00B85D53" w:rsidRPr="001A3DDB">
          <w:rPr>
            <w:rStyle w:val="af0"/>
            <w:noProof/>
            <w:vertAlign w:val="superscript"/>
          </w:rPr>
          <w:t>[4]</w:t>
        </w:r>
        <w:r w:rsidR="00B85D53" w:rsidRPr="001A3DDB">
          <w:rPr>
            <w:rStyle w:val="af0"/>
            <w:rFonts w:hint="eastAsia"/>
            <w:noProof/>
          </w:rPr>
          <w:t>等人方法。</w:t>
        </w:r>
        <w:r w:rsidR="00B85D53">
          <w:rPr>
            <w:noProof/>
            <w:webHidden/>
          </w:rPr>
          <w:tab/>
        </w:r>
        <w:r w:rsidR="00B85D53">
          <w:rPr>
            <w:noProof/>
            <w:webHidden/>
          </w:rPr>
          <w:fldChar w:fldCharType="begin"/>
        </w:r>
        <w:r w:rsidR="00B85D53">
          <w:rPr>
            <w:noProof/>
            <w:webHidden/>
          </w:rPr>
          <w:instrText xml:space="preserve"> PAGEREF _Toc507402014 \h </w:instrText>
        </w:r>
        <w:r w:rsidR="00B85D53">
          <w:rPr>
            <w:noProof/>
            <w:webHidden/>
          </w:rPr>
        </w:r>
        <w:r w:rsidR="00B85D53">
          <w:rPr>
            <w:noProof/>
            <w:webHidden/>
          </w:rPr>
          <w:fldChar w:fldCharType="separate"/>
        </w:r>
        <w:r w:rsidR="00B85D53">
          <w:rPr>
            <w:noProof/>
            <w:webHidden/>
          </w:rPr>
          <w:t>25</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7" w:anchor="_Toc507402015" w:history="1">
        <w:r w:rsidR="00B85D53" w:rsidRPr="001A3DDB">
          <w:rPr>
            <w:rStyle w:val="af0"/>
            <w:rFonts w:hint="eastAsia"/>
            <w:noProof/>
          </w:rPr>
          <w:t>图</w:t>
        </w:r>
        <w:r w:rsidR="00B85D53" w:rsidRPr="001A3DDB">
          <w:rPr>
            <w:rStyle w:val="af0"/>
            <w:noProof/>
          </w:rPr>
          <w:t xml:space="preserve"> 3.3</w:t>
        </w:r>
        <w:r w:rsidR="00B85D53" w:rsidRPr="001A3DDB">
          <w:rPr>
            <w:rStyle w:val="af0"/>
            <w:rFonts w:hint="eastAsia"/>
            <w:noProof/>
          </w:rPr>
          <w:t>关节类型示意图。（</w:t>
        </w:r>
        <w:r w:rsidR="00B85D53" w:rsidRPr="001A3DDB">
          <w:rPr>
            <w:rStyle w:val="af0"/>
            <w:noProof/>
          </w:rPr>
          <w:t>a</w:t>
        </w:r>
        <w:r w:rsidR="00B85D53" w:rsidRPr="001A3DDB">
          <w:rPr>
            <w:rStyle w:val="af0"/>
            <w:rFonts w:hint="eastAsia"/>
            <w:noProof/>
          </w:rPr>
          <w:t>）焊接关节。两个部件通过焊接关节相连，则有相同的运动。（</w:t>
        </w:r>
        <w:r w:rsidR="00B85D53" w:rsidRPr="001A3DDB">
          <w:rPr>
            <w:rStyle w:val="af0"/>
            <w:noProof/>
          </w:rPr>
          <w:t>b</w:t>
        </w:r>
        <w:r w:rsidR="00B85D53" w:rsidRPr="001A3DDB">
          <w:rPr>
            <w:rStyle w:val="af0"/>
            <w:rFonts w:hint="eastAsia"/>
            <w:noProof/>
          </w:rPr>
          <w:t>）齿轮对齿轮关节。两个齿轮通过该关节相连，可以相互传递方向相反的旋转运动。（</w:t>
        </w:r>
        <w:r w:rsidR="00B85D53" w:rsidRPr="001A3DDB">
          <w:rPr>
            <w:rStyle w:val="af0"/>
            <w:noProof/>
          </w:rPr>
          <w:t>c</w:t>
        </w:r>
        <w:r w:rsidR="00B85D53" w:rsidRPr="001A3DDB">
          <w:rPr>
            <w:rStyle w:val="af0"/>
            <w:rFonts w:hint="eastAsia"/>
            <w:noProof/>
          </w:rPr>
          <w:t>）转动关节。两个部件通过转动关节相连，则可以消除轴线上的相对旋转运动。（</w:t>
        </w:r>
        <w:r w:rsidR="00B85D53" w:rsidRPr="001A3DDB">
          <w:rPr>
            <w:rStyle w:val="af0"/>
            <w:noProof/>
          </w:rPr>
          <w:t>d</w:t>
        </w:r>
        <w:r w:rsidR="00B85D53" w:rsidRPr="001A3DDB">
          <w:rPr>
            <w:rStyle w:val="af0"/>
            <w:rFonts w:hint="eastAsia"/>
            <w:noProof/>
          </w:rPr>
          <w:t>）曲柄滑块关节。两个部件通过该关节相连，则表面滑块可以在另一个部件平面上滑动。</w:t>
        </w:r>
        <w:r w:rsidR="00B85D53">
          <w:rPr>
            <w:noProof/>
            <w:webHidden/>
          </w:rPr>
          <w:tab/>
        </w:r>
        <w:r w:rsidR="00B85D53">
          <w:rPr>
            <w:noProof/>
            <w:webHidden/>
          </w:rPr>
          <w:fldChar w:fldCharType="begin"/>
        </w:r>
        <w:r w:rsidR="00B85D53">
          <w:rPr>
            <w:noProof/>
            <w:webHidden/>
          </w:rPr>
          <w:instrText xml:space="preserve"> PAGEREF _Toc507402015 \h </w:instrText>
        </w:r>
        <w:r w:rsidR="00B85D53">
          <w:rPr>
            <w:noProof/>
            <w:webHidden/>
          </w:rPr>
        </w:r>
        <w:r w:rsidR="00B85D53">
          <w:rPr>
            <w:noProof/>
            <w:webHidden/>
          </w:rPr>
          <w:fldChar w:fldCharType="separate"/>
        </w:r>
        <w:r w:rsidR="00B85D53">
          <w:rPr>
            <w:noProof/>
            <w:webHidden/>
          </w:rPr>
          <w:t>28</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8" w:anchor="_Toc507402016" w:history="1">
        <w:r w:rsidR="00B85D53" w:rsidRPr="001A3DDB">
          <w:rPr>
            <w:rStyle w:val="af0"/>
            <w:rFonts w:hint="eastAsia"/>
            <w:noProof/>
          </w:rPr>
          <w:t>图</w:t>
        </w:r>
        <w:r w:rsidR="00B85D53" w:rsidRPr="001A3DDB">
          <w:rPr>
            <w:rStyle w:val="af0"/>
            <w:noProof/>
          </w:rPr>
          <w:t xml:space="preserve"> 3.4</w:t>
        </w:r>
        <w:r w:rsidR="00B85D53" w:rsidRPr="001A3DDB">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85D53">
          <w:rPr>
            <w:noProof/>
            <w:webHidden/>
          </w:rPr>
          <w:tab/>
        </w:r>
        <w:r w:rsidR="00B85D53">
          <w:rPr>
            <w:noProof/>
            <w:webHidden/>
          </w:rPr>
          <w:fldChar w:fldCharType="begin"/>
        </w:r>
        <w:r w:rsidR="00B85D53">
          <w:rPr>
            <w:noProof/>
            <w:webHidden/>
          </w:rPr>
          <w:instrText xml:space="preserve"> PAGEREF _Toc507402016 \h </w:instrText>
        </w:r>
        <w:r w:rsidR="00B85D53">
          <w:rPr>
            <w:noProof/>
            <w:webHidden/>
          </w:rPr>
        </w:r>
        <w:r w:rsidR="00B85D53">
          <w:rPr>
            <w:noProof/>
            <w:webHidden/>
          </w:rPr>
          <w:fldChar w:fldCharType="separate"/>
        </w:r>
        <w:r w:rsidR="00B85D53">
          <w:rPr>
            <w:noProof/>
            <w:webHidden/>
          </w:rPr>
          <w:t>29</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39" w:anchor="_Toc507402017" w:history="1">
        <w:r w:rsidR="00B85D53" w:rsidRPr="001A3DDB">
          <w:rPr>
            <w:rStyle w:val="af0"/>
            <w:rFonts w:hint="eastAsia"/>
            <w:noProof/>
          </w:rPr>
          <w:t>图</w:t>
        </w:r>
        <w:r w:rsidR="00B85D53" w:rsidRPr="001A3DDB">
          <w:rPr>
            <w:rStyle w:val="af0"/>
            <w:noProof/>
          </w:rPr>
          <w:t xml:space="preserve"> 3.5</w:t>
        </w:r>
        <w:r w:rsidR="00B85D53" w:rsidRPr="001A3DDB">
          <w:rPr>
            <w:rStyle w:val="af0"/>
            <w:rFonts w:hint="eastAsia"/>
            <w:noProof/>
          </w:rPr>
          <w:t>连接关系示意图。左图为机械模型</w:t>
        </w:r>
        <w:r w:rsidR="00B85D53" w:rsidRPr="001A3DDB">
          <w:rPr>
            <w:rStyle w:val="af0"/>
            <w:noProof/>
          </w:rPr>
          <w:t>Robot arm</w:t>
        </w:r>
        <w:r w:rsidR="00B85D53" w:rsidRPr="001A3DDB">
          <w:rPr>
            <w:rStyle w:val="af0"/>
            <w:rFonts w:hint="eastAsia"/>
            <w:noProof/>
          </w:rPr>
          <w:t>照片，右图为连接关系图。圆圈代表模型部件节点，蓝色连线代表部件间的关节，橙色圆圈代表驱动轮。</w:t>
        </w:r>
        <w:r w:rsidR="00B85D53">
          <w:rPr>
            <w:noProof/>
            <w:webHidden/>
          </w:rPr>
          <w:tab/>
        </w:r>
        <w:r w:rsidR="00B85D53">
          <w:rPr>
            <w:noProof/>
            <w:webHidden/>
          </w:rPr>
          <w:fldChar w:fldCharType="begin"/>
        </w:r>
        <w:r w:rsidR="00B85D53">
          <w:rPr>
            <w:noProof/>
            <w:webHidden/>
          </w:rPr>
          <w:instrText xml:space="preserve"> PAGEREF _Toc507402017 \h </w:instrText>
        </w:r>
        <w:r w:rsidR="00B85D53">
          <w:rPr>
            <w:noProof/>
            <w:webHidden/>
          </w:rPr>
        </w:r>
        <w:r w:rsidR="00B85D53">
          <w:rPr>
            <w:noProof/>
            <w:webHidden/>
          </w:rPr>
          <w:fldChar w:fldCharType="separate"/>
        </w:r>
        <w:r w:rsidR="00B85D53">
          <w:rPr>
            <w:noProof/>
            <w:webHidden/>
          </w:rPr>
          <w:t>33</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0" w:anchor="_Toc507402018" w:history="1">
        <w:r w:rsidR="00B85D53" w:rsidRPr="001A3DDB">
          <w:rPr>
            <w:rStyle w:val="af0"/>
            <w:rFonts w:hint="eastAsia"/>
            <w:noProof/>
          </w:rPr>
          <w:t>图</w:t>
        </w:r>
        <w:r w:rsidR="00B85D53" w:rsidRPr="001A3DDB">
          <w:rPr>
            <w:rStyle w:val="af0"/>
            <w:noProof/>
          </w:rPr>
          <w:t xml:space="preserve"> 3.6</w:t>
        </w:r>
        <w:r w:rsidR="00B85D53" w:rsidRPr="001A3DDB">
          <w:rPr>
            <w:rStyle w:val="af0"/>
            <w:rFonts w:hint="eastAsia"/>
            <w:noProof/>
          </w:rPr>
          <w:t>连接关系树状示意图。</w:t>
        </w:r>
        <w:r w:rsidR="00B85D53">
          <w:rPr>
            <w:noProof/>
            <w:webHidden/>
          </w:rPr>
          <w:tab/>
        </w:r>
        <w:r w:rsidR="00B85D53">
          <w:rPr>
            <w:noProof/>
            <w:webHidden/>
          </w:rPr>
          <w:fldChar w:fldCharType="begin"/>
        </w:r>
        <w:r w:rsidR="00B85D53">
          <w:rPr>
            <w:noProof/>
            <w:webHidden/>
          </w:rPr>
          <w:instrText xml:space="preserve"> PAGEREF _Toc507402018 \h </w:instrText>
        </w:r>
        <w:r w:rsidR="00B85D53">
          <w:rPr>
            <w:noProof/>
            <w:webHidden/>
          </w:rPr>
        </w:r>
        <w:r w:rsidR="00B85D53">
          <w:rPr>
            <w:noProof/>
            <w:webHidden/>
          </w:rPr>
          <w:fldChar w:fldCharType="separate"/>
        </w:r>
        <w:r w:rsidR="00B85D53">
          <w:rPr>
            <w:noProof/>
            <w:webHidden/>
          </w:rPr>
          <w:t>34</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1" w:anchor="_Toc507402019" w:history="1">
        <w:r w:rsidR="00B85D53" w:rsidRPr="001A3DDB">
          <w:rPr>
            <w:rStyle w:val="af0"/>
            <w:rFonts w:hint="eastAsia"/>
            <w:noProof/>
          </w:rPr>
          <w:t>图</w:t>
        </w:r>
        <w:r w:rsidR="00B85D53" w:rsidRPr="001A3DDB">
          <w:rPr>
            <w:rStyle w:val="af0"/>
            <w:noProof/>
          </w:rPr>
          <w:t xml:space="preserve"> 3.7</w:t>
        </w:r>
        <w:r w:rsidR="00B85D53" w:rsidRPr="001A3DDB">
          <w:rPr>
            <w:rStyle w:val="af0"/>
            <w:rFonts w:hint="eastAsia"/>
            <w:noProof/>
          </w:rPr>
          <w:t>部件形状参数示意图</w:t>
        </w:r>
        <w:r w:rsidR="00B85D53">
          <w:rPr>
            <w:noProof/>
            <w:webHidden/>
          </w:rPr>
          <w:tab/>
        </w:r>
        <w:r w:rsidR="00B85D53">
          <w:rPr>
            <w:noProof/>
            <w:webHidden/>
          </w:rPr>
          <w:fldChar w:fldCharType="begin"/>
        </w:r>
        <w:r w:rsidR="00B85D53">
          <w:rPr>
            <w:noProof/>
            <w:webHidden/>
          </w:rPr>
          <w:instrText xml:space="preserve"> PAGEREF _Toc507402019 \h </w:instrText>
        </w:r>
        <w:r w:rsidR="00B85D53">
          <w:rPr>
            <w:noProof/>
            <w:webHidden/>
          </w:rPr>
        </w:r>
        <w:r w:rsidR="00B85D53">
          <w:rPr>
            <w:noProof/>
            <w:webHidden/>
          </w:rPr>
          <w:fldChar w:fldCharType="separate"/>
        </w:r>
        <w:r w:rsidR="00B85D53">
          <w:rPr>
            <w:noProof/>
            <w:webHidden/>
          </w:rPr>
          <w:t>35</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2" w:anchor="_Toc507402020" w:history="1">
        <w:r w:rsidR="00B85D53" w:rsidRPr="001A3DDB">
          <w:rPr>
            <w:rStyle w:val="af0"/>
            <w:rFonts w:hint="eastAsia"/>
            <w:noProof/>
          </w:rPr>
          <w:t>图</w:t>
        </w:r>
        <w:r w:rsidR="00B85D53" w:rsidRPr="001A3DDB">
          <w:rPr>
            <w:rStyle w:val="af0"/>
            <w:noProof/>
          </w:rPr>
          <w:t xml:space="preserve"> 5.1</w:t>
        </w:r>
        <w:r w:rsidR="00B85D53" w:rsidRPr="001A3DDB">
          <w:rPr>
            <w:rStyle w:val="af0"/>
            <w:rFonts w:hint="eastAsia"/>
            <w:noProof/>
          </w:rPr>
          <w:t>半规则网格多分辨率分析。从左到右是高分辨率网格通过简化得到低分辨率网格的过程，反之，从右向左是低分辨率网格通过细分得到高分辨率网格的过程。</w:t>
        </w:r>
        <w:r w:rsidR="00B85D53">
          <w:rPr>
            <w:noProof/>
            <w:webHidden/>
          </w:rPr>
          <w:tab/>
        </w:r>
        <w:r w:rsidR="00B85D53">
          <w:rPr>
            <w:noProof/>
            <w:webHidden/>
          </w:rPr>
          <w:fldChar w:fldCharType="begin"/>
        </w:r>
        <w:r w:rsidR="00B85D53">
          <w:rPr>
            <w:noProof/>
            <w:webHidden/>
          </w:rPr>
          <w:instrText xml:space="preserve"> PAGEREF _Toc507402020 \h </w:instrText>
        </w:r>
        <w:r w:rsidR="00B85D53">
          <w:rPr>
            <w:noProof/>
            <w:webHidden/>
          </w:rPr>
        </w:r>
        <w:r w:rsidR="00B85D53">
          <w:rPr>
            <w:noProof/>
            <w:webHidden/>
          </w:rPr>
          <w:fldChar w:fldCharType="separate"/>
        </w:r>
        <w:r w:rsidR="00B85D53">
          <w:rPr>
            <w:noProof/>
            <w:webHidden/>
          </w:rPr>
          <w:t>40</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3" w:anchor="_Toc507402021" w:history="1">
        <w:r w:rsidR="00B85D53" w:rsidRPr="001A3DDB">
          <w:rPr>
            <w:rStyle w:val="af0"/>
            <w:rFonts w:hint="eastAsia"/>
            <w:noProof/>
          </w:rPr>
          <w:t>图</w:t>
        </w:r>
        <w:r w:rsidR="00B85D53" w:rsidRPr="001A3DDB">
          <w:rPr>
            <w:rStyle w:val="af0"/>
            <w:noProof/>
          </w:rPr>
          <w:t xml:space="preserve"> 5.2</w:t>
        </w:r>
        <w:r w:rsidR="00B85D53" w:rsidRPr="001A3DDB">
          <w:rPr>
            <w:rStyle w:val="af0"/>
            <w:rFonts w:hint="eastAsia"/>
            <w:noProof/>
          </w:rPr>
          <w:t>网格半规则化算法流程图。该算法主要分为两步：第一，简化网格得到基网格；第二，细分网格并重采样，得到半规则网格。</w:t>
        </w:r>
        <w:r w:rsidR="00B85D53">
          <w:rPr>
            <w:noProof/>
            <w:webHidden/>
          </w:rPr>
          <w:tab/>
        </w:r>
        <w:r w:rsidR="00B85D53">
          <w:rPr>
            <w:noProof/>
            <w:webHidden/>
          </w:rPr>
          <w:fldChar w:fldCharType="begin"/>
        </w:r>
        <w:r w:rsidR="00B85D53">
          <w:rPr>
            <w:noProof/>
            <w:webHidden/>
          </w:rPr>
          <w:instrText xml:space="preserve"> PAGEREF _Toc507402021 \h </w:instrText>
        </w:r>
        <w:r w:rsidR="00B85D53">
          <w:rPr>
            <w:noProof/>
            <w:webHidden/>
          </w:rPr>
        </w:r>
        <w:r w:rsidR="00B85D53">
          <w:rPr>
            <w:noProof/>
            <w:webHidden/>
          </w:rPr>
          <w:fldChar w:fldCharType="separate"/>
        </w:r>
        <w:r w:rsidR="00B85D53">
          <w:rPr>
            <w:noProof/>
            <w:webHidden/>
          </w:rPr>
          <w:t>41</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4" w:anchor="_Toc507402022" w:history="1">
        <w:r w:rsidR="00B85D53" w:rsidRPr="001A3DDB">
          <w:rPr>
            <w:rStyle w:val="af0"/>
            <w:rFonts w:hint="eastAsia"/>
            <w:noProof/>
          </w:rPr>
          <w:t>图</w:t>
        </w:r>
        <w:r w:rsidR="00B85D53" w:rsidRPr="001A3DDB">
          <w:rPr>
            <w:rStyle w:val="af0"/>
            <w:noProof/>
          </w:rPr>
          <w:t xml:space="preserve"> 5.3</w:t>
        </w:r>
        <w:r w:rsidR="00B85D53" w:rsidRPr="001A3DDB">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85D53" w:rsidRPr="001A3DDB">
          <w:rPr>
            <w:rStyle w:val="af0"/>
            <w:rFonts w:hint="eastAsia"/>
            <w:noProof/>
          </w:rPr>
          <w:t>通过</w:t>
        </w:r>
        <w:r w:rsidR="00B85D53" w:rsidRPr="001A3DDB">
          <w:rPr>
            <w:rStyle w:val="af0"/>
            <w:noProof/>
          </w:rPr>
          <w:t>15</w:t>
        </w:r>
        <w:r w:rsidR="00B85D53" w:rsidRPr="001A3DDB">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85D53" w:rsidRPr="001A3DDB">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85D53" w:rsidRPr="001A3DDB">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85D53" w:rsidRPr="001A3DDB">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85D53" w:rsidRPr="001A3DDB">
          <w:rPr>
            <w:rStyle w:val="af0"/>
            <w:rFonts w:hint="eastAsia"/>
            <w:noProof/>
          </w:rPr>
          <w:t>。</w:t>
        </w:r>
        <w:r w:rsidR="00B85D53">
          <w:rPr>
            <w:noProof/>
            <w:webHidden/>
          </w:rPr>
          <w:tab/>
        </w:r>
        <w:r w:rsidR="00B85D53">
          <w:rPr>
            <w:noProof/>
            <w:webHidden/>
          </w:rPr>
          <w:fldChar w:fldCharType="begin"/>
        </w:r>
        <w:r w:rsidR="00B85D53">
          <w:rPr>
            <w:noProof/>
            <w:webHidden/>
          </w:rPr>
          <w:instrText xml:space="preserve"> PAGEREF _Toc507402022 \h </w:instrText>
        </w:r>
        <w:r w:rsidR="00B85D53">
          <w:rPr>
            <w:noProof/>
            <w:webHidden/>
          </w:rPr>
        </w:r>
        <w:r w:rsidR="00B85D53">
          <w:rPr>
            <w:noProof/>
            <w:webHidden/>
          </w:rPr>
          <w:fldChar w:fldCharType="separate"/>
        </w:r>
        <w:r w:rsidR="00B85D53">
          <w:rPr>
            <w:noProof/>
            <w:webHidden/>
          </w:rPr>
          <w:t>44</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5" w:anchor="_Toc507402023" w:history="1">
        <w:r w:rsidR="00B85D53" w:rsidRPr="001A3DDB">
          <w:rPr>
            <w:rStyle w:val="af0"/>
            <w:rFonts w:hint="eastAsia"/>
            <w:noProof/>
          </w:rPr>
          <w:t>图</w:t>
        </w:r>
        <w:r w:rsidR="00B85D53" w:rsidRPr="001A3DDB">
          <w:rPr>
            <w:rStyle w:val="af0"/>
            <w:noProof/>
          </w:rPr>
          <w:t xml:space="preserve"> 5.4</w:t>
        </w:r>
        <w:r w:rsidR="00B85D53" w:rsidRPr="001A3DDB">
          <w:rPr>
            <w:rStyle w:val="af0"/>
            <w:rFonts w:hint="eastAsia"/>
            <w:noProof/>
          </w:rPr>
          <w:t>网格二次误差度量简化过程半边图。</w:t>
        </w:r>
        <w:r w:rsidR="00B85D53" w:rsidRPr="001A3DDB">
          <w:rPr>
            <w:rStyle w:val="af0"/>
            <w:noProof/>
          </w:rPr>
          <w:t>(a)</w:t>
        </w:r>
        <w:r w:rsidR="00B85D53" w:rsidRPr="001A3DDB">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85D53" w:rsidRPr="001A3DDB">
          <w:rPr>
            <w:rStyle w:val="af0"/>
            <w:rFonts w:hint="eastAsia"/>
            <w:noProof/>
          </w:rPr>
          <w:t>。</w:t>
        </w:r>
        <w:r w:rsidR="00B85D53" w:rsidRPr="001A3DDB">
          <w:rPr>
            <w:rStyle w:val="af0"/>
            <w:noProof/>
          </w:rPr>
          <w:t>(b)</w:t>
        </w:r>
        <w:r w:rsidR="00B85D53" w:rsidRPr="001A3DDB">
          <w:rPr>
            <w:rStyle w:val="af0"/>
            <w:rFonts w:hint="eastAsia"/>
            <w:noProof/>
          </w:rPr>
          <w:t>待简化的边在简化时的独立区域。</w:t>
        </w:r>
        <w:r w:rsidR="00B85D53" w:rsidRPr="001A3DDB">
          <w:rPr>
            <w:rStyle w:val="af0"/>
            <w:noProof/>
          </w:rPr>
          <w:t>(c)</w:t>
        </w:r>
        <w:r w:rsidR="00B85D53" w:rsidRPr="001A3DDB">
          <w:rPr>
            <w:rStyle w:val="af0"/>
            <w:rFonts w:hint="eastAsia"/>
            <w:noProof/>
          </w:rPr>
          <w:t>简化后并重新网格化得到的网格</w:t>
        </w:r>
        <m:oMath>
          <m:r>
            <m:rPr>
              <m:scr m:val="script"/>
              <m:sty m:val="p"/>
            </m:rPr>
            <w:rPr>
              <w:rStyle w:val="af0"/>
              <w:rFonts w:ascii="Cambria Math" w:hAnsi="Cambria Math"/>
              <w:noProof/>
            </w:rPr>
            <w:lastRenderedPageBreak/>
            <m:t>M</m:t>
          </m:r>
          <m:r>
            <w:rPr>
              <w:rStyle w:val="af0"/>
              <w:rFonts w:ascii="Cambria Math" w:hAnsi="Cambria Math"/>
              <w:noProof/>
            </w:rPr>
            <m:t>IRl-1</m:t>
          </m:r>
        </m:oMath>
        <w:r w:rsidR="00B85D53" w:rsidRPr="001A3DDB">
          <w:rPr>
            <w:rStyle w:val="af0"/>
            <w:rFonts w:hint="eastAsia"/>
            <w:noProof/>
          </w:rPr>
          <w:t>。</w:t>
        </w:r>
        <w:r w:rsidR="00B85D53">
          <w:rPr>
            <w:noProof/>
            <w:webHidden/>
          </w:rPr>
          <w:tab/>
        </w:r>
        <w:r w:rsidR="00B85D53">
          <w:rPr>
            <w:noProof/>
            <w:webHidden/>
          </w:rPr>
          <w:fldChar w:fldCharType="begin"/>
        </w:r>
        <w:r w:rsidR="00B85D53">
          <w:rPr>
            <w:noProof/>
            <w:webHidden/>
          </w:rPr>
          <w:instrText xml:space="preserve"> PAGEREF _Toc507402023 \h </w:instrText>
        </w:r>
        <w:r w:rsidR="00B85D53">
          <w:rPr>
            <w:noProof/>
            <w:webHidden/>
          </w:rPr>
        </w:r>
        <w:r w:rsidR="00B85D53">
          <w:rPr>
            <w:noProof/>
            <w:webHidden/>
          </w:rPr>
          <w:fldChar w:fldCharType="separate"/>
        </w:r>
        <w:r w:rsidR="00B85D53">
          <w:rPr>
            <w:noProof/>
            <w:webHidden/>
          </w:rPr>
          <w:t>45</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6" w:anchor="_Toc507402024" w:history="1">
        <w:r w:rsidR="00B85D53" w:rsidRPr="001A3DDB">
          <w:rPr>
            <w:rStyle w:val="af0"/>
            <w:rFonts w:hint="eastAsia"/>
            <w:noProof/>
          </w:rPr>
          <w:t>图</w:t>
        </w:r>
        <w:r w:rsidR="00B85D53" w:rsidRPr="001A3DDB">
          <w:rPr>
            <w:rStyle w:val="af0"/>
            <w:noProof/>
          </w:rPr>
          <w:t xml:space="preserve"> 5.5</w:t>
        </w:r>
        <w:r w:rsidR="00B85D53" w:rsidRPr="001A3DDB">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85D53">
          <w:rPr>
            <w:noProof/>
            <w:webHidden/>
          </w:rPr>
          <w:tab/>
        </w:r>
        <w:r w:rsidR="00B85D53">
          <w:rPr>
            <w:noProof/>
            <w:webHidden/>
          </w:rPr>
          <w:fldChar w:fldCharType="begin"/>
        </w:r>
        <w:r w:rsidR="00B85D53">
          <w:rPr>
            <w:noProof/>
            <w:webHidden/>
          </w:rPr>
          <w:instrText xml:space="preserve"> PAGEREF _Toc507402024 \h </w:instrText>
        </w:r>
        <w:r w:rsidR="00B85D53">
          <w:rPr>
            <w:noProof/>
            <w:webHidden/>
          </w:rPr>
        </w:r>
        <w:r w:rsidR="00B85D53">
          <w:rPr>
            <w:noProof/>
            <w:webHidden/>
          </w:rPr>
          <w:fldChar w:fldCharType="separate"/>
        </w:r>
        <w:r w:rsidR="00B85D53">
          <w:rPr>
            <w:noProof/>
            <w:webHidden/>
          </w:rPr>
          <w:t>49</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7" w:anchor="_Toc507402025" w:history="1">
        <w:r w:rsidR="00B85D53" w:rsidRPr="001A3DDB">
          <w:rPr>
            <w:rStyle w:val="af0"/>
            <w:rFonts w:hint="eastAsia"/>
            <w:noProof/>
          </w:rPr>
          <w:t>图</w:t>
        </w:r>
        <w:r w:rsidR="00B85D53" w:rsidRPr="001A3DDB">
          <w:rPr>
            <w:rStyle w:val="af0"/>
            <w:noProof/>
          </w:rPr>
          <w:t xml:space="preserve"> 5.6</w:t>
        </w:r>
        <w:r w:rsidR="00B85D53" w:rsidRPr="001A3DDB">
          <w:rPr>
            <w:rStyle w:val="af0"/>
            <w:rFonts w:hint="eastAsia"/>
            <w:noProof/>
          </w:rPr>
          <w:t>顶点参数化图。</w:t>
        </w:r>
        <m:oMath>
          <m:r>
            <w:rPr>
              <w:rStyle w:val="af0"/>
              <w:rFonts w:ascii="Cambria Math" w:hAnsi="Cambria Math"/>
              <w:noProof/>
            </w:rPr>
            <m:t>l</m:t>
          </m:r>
        </m:oMath>
        <w:r w:rsidR="00B85D53" w:rsidRPr="001A3DDB">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85D53" w:rsidRPr="001A3DDB">
          <w:rPr>
            <w:rStyle w:val="af0"/>
            <w:rFonts w:hint="eastAsia"/>
            <w:noProof/>
          </w:rPr>
          <w:t>层网格简化，图中蓝色顶点是</w:t>
        </w:r>
        <m:oMath>
          <m:r>
            <w:rPr>
              <w:rStyle w:val="af0"/>
              <w:rFonts w:ascii="Cambria Math" w:hAnsi="Cambria Math"/>
              <w:noProof/>
            </w:rPr>
            <m:t>l</m:t>
          </m:r>
        </m:oMath>
        <w:r w:rsidR="00B85D53" w:rsidRPr="001A3DDB">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85D53" w:rsidRPr="001A3DDB">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85D53" w:rsidRPr="001A3DDB">
          <w:rPr>
            <w:rStyle w:val="af0"/>
            <w:rFonts w:hint="eastAsia"/>
            <w:noProof/>
          </w:rPr>
          <w:t>上。图中红色点是比</w:t>
        </w:r>
        <m:oMath>
          <m:r>
            <w:rPr>
              <w:rStyle w:val="af0"/>
              <w:rFonts w:ascii="Cambria Math" w:hAnsi="Cambria Math"/>
              <w:noProof/>
            </w:rPr>
            <m:t>l</m:t>
          </m:r>
        </m:oMath>
        <w:r w:rsidR="00B85D53" w:rsidRPr="001A3DDB">
          <w:rPr>
            <w:rStyle w:val="af0"/>
            <w:rFonts w:hint="eastAsia"/>
            <w:noProof/>
          </w:rPr>
          <w:t>层更高层简化时被删除的顶点，首先将顶点投影再平在平面上，然后再将其参数化。</w:t>
        </w:r>
        <w:r w:rsidR="00B85D53">
          <w:rPr>
            <w:noProof/>
            <w:webHidden/>
          </w:rPr>
          <w:tab/>
        </w:r>
        <w:r w:rsidR="00B85D53">
          <w:rPr>
            <w:noProof/>
            <w:webHidden/>
          </w:rPr>
          <w:fldChar w:fldCharType="begin"/>
        </w:r>
        <w:r w:rsidR="00B85D53">
          <w:rPr>
            <w:noProof/>
            <w:webHidden/>
          </w:rPr>
          <w:instrText xml:space="preserve"> PAGEREF _Toc507402025 \h </w:instrText>
        </w:r>
        <w:r w:rsidR="00B85D53">
          <w:rPr>
            <w:noProof/>
            <w:webHidden/>
          </w:rPr>
        </w:r>
        <w:r w:rsidR="00B85D53">
          <w:rPr>
            <w:noProof/>
            <w:webHidden/>
          </w:rPr>
          <w:fldChar w:fldCharType="separate"/>
        </w:r>
        <w:r w:rsidR="00B85D53">
          <w:rPr>
            <w:noProof/>
            <w:webHidden/>
          </w:rPr>
          <w:t>51</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8" w:anchor="_Toc507402026" w:history="1">
        <w:r w:rsidR="00B85D53" w:rsidRPr="001A3DDB">
          <w:rPr>
            <w:rStyle w:val="af0"/>
            <w:rFonts w:hint="eastAsia"/>
            <w:noProof/>
          </w:rPr>
          <w:t>图</w:t>
        </w:r>
        <w:r w:rsidR="00B85D53" w:rsidRPr="001A3DDB">
          <w:rPr>
            <w:rStyle w:val="af0"/>
            <w:noProof/>
          </w:rPr>
          <w:t xml:space="preserve"> 5.7</w:t>
        </w:r>
        <w:r w:rsidR="00B85D53" w:rsidRPr="001A3DDB">
          <w:rPr>
            <w:rStyle w:val="af0"/>
            <w:rFonts w:hint="eastAsia"/>
            <w:noProof/>
          </w:rPr>
          <w:t>中点</w:t>
        </w:r>
        <w:r w:rsidR="00B85D53" w:rsidRPr="001A3DDB">
          <w:rPr>
            <w:rStyle w:val="af0"/>
            <w:noProof/>
          </w:rPr>
          <w:t>1</w:t>
        </w:r>
        <w:r w:rsidR="00B85D53" w:rsidRPr="001A3DDB">
          <w:rPr>
            <w:rStyle w:val="af0"/>
            <w:rFonts w:hint="eastAsia"/>
            <w:noProof/>
          </w:rPr>
          <w:t>：</w:t>
        </w:r>
        <w:r w:rsidR="00B85D53" w:rsidRPr="001A3DDB">
          <w:rPr>
            <w:rStyle w:val="af0"/>
            <w:noProof/>
          </w:rPr>
          <w:t>4</w:t>
        </w:r>
        <w:r w:rsidR="00B85D53" w:rsidRPr="001A3DDB">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85D53">
          <w:rPr>
            <w:noProof/>
            <w:webHidden/>
          </w:rPr>
          <w:tab/>
        </w:r>
        <w:r w:rsidR="00B85D53">
          <w:rPr>
            <w:noProof/>
            <w:webHidden/>
          </w:rPr>
          <w:fldChar w:fldCharType="begin"/>
        </w:r>
        <w:r w:rsidR="00B85D53">
          <w:rPr>
            <w:noProof/>
            <w:webHidden/>
          </w:rPr>
          <w:instrText xml:space="preserve"> PAGEREF _Toc507402026 \h </w:instrText>
        </w:r>
        <w:r w:rsidR="00B85D53">
          <w:rPr>
            <w:noProof/>
            <w:webHidden/>
          </w:rPr>
        </w:r>
        <w:r w:rsidR="00B85D53">
          <w:rPr>
            <w:noProof/>
            <w:webHidden/>
          </w:rPr>
          <w:fldChar w:fldCharType="separate"/>
        </w:r>
        <w:r w:rsidR="00B85D53">
          <w:rPr>
            <w:noProof/>
            <w:webHidden/>
          </w:rPr>
          <w:t>53</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49" w:anchor="_Toc507402027" w:history="1">
        <w:r w:rsidR="00B85D53" w:rsidRPr="001A3DDB">
          <w:rPr>
            <w:rStyle w:val="af0"/>
            <w:rFonts w:hint="eastAsia"/>
            <w:noProof/>
          </w:rPr>
          <w:t>图</w:t>
        </w:r>
        <w:r w:rsidR="00B85D53" w:rsidRPr="001A3DDB">
          <w:rPr>
            <w:rStyle w:val="af0"/>
            <w:noProof/>
          </w:rPr>
          <w:t xml:space="preserve"> 5.8</w:t>
        </w:r>
        <w:r w:rsidR="00B85D53" w:rsidRPr="001A3DDB">
          <w:rPr>
            <w:rStyle w:val="af0"/>
            <w:rFonts w:hint="eastAsia"/>
            <w:noProof/>
          </w:rPr>
          <w:t>平滑参数化示意图。若初始网格三角形的三个顶点没有在基网格同一个三角形上，则依据不同情况，将基网格三角形摊开为一个平面。</w:t>
        </w:r>
        <w:r w:rsidR="00B85D53">
          <w:rPr>
            <w:noProof/>
            <w:webHidden/>
          </w:rPr>
          <w:tab/>
        </w:r>
        <w:r w:rsidR="00B85D53">
          <w:rPr>
            <w:noProof/>
            <w:webHidden/>
          </w:rPr>
          <w:fldChar w:fldCharType="begin"/>
        </w:r>
        <w:r w:rsidR="00B85D53">
          <w:rPr>
            <w:noProof/>
            <w:webHidden/>
          </w:rPr>
          <w:instrText xml:space="preserve"> PAGEREF _Toc507402027 \h </w:instrText>
        </w:r>
        <w:r w:rsidR="00B85D53">
          <w:rPr>
            <w:noProof/>
            <w:webHidden/>
          </w:rPr>
        </w:r>
        <w:r w:rsidR="00B85D53">
          <w:rPr>
            <w:noProof/>
            <w:webHidden/>
          </w:rPr>
          <w:fldChar w:fldCharType="separate"/>
        </w:r>
        <w:r w:rsidR="00B85D53">
          <w:rPr>
            <w:noProof/>
            <w:webHidden/>
          </w:rPr>
          <w:t>54</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50" w:anchor="_Toc507402028" w:history="1">
        <w:r w:rsidR="00B85D53" w:rsidRPr="001A3DDB">
          <w:rPr>
            <w:rStyle w:val="af0"/>
            <w:rFonts w:hint="eastAsia"/>
            <w:noProof/>
          </w:rPr>
          <w:t>图</w:t>
        </w:r>
        <w:r w:rsidR="00B85D53" w:rsidRPr="001A3DDB">
          <w:rPr>
            <w:rStyle w:val="af0"/>
            <w:noProof/>
          </w:rPr>
          <w:t xml:space="preserve"> 5.9</w:t>
        </w:r>
        <w:r w:rsidR="00B85D53" w:rsidRPr="001A3DDB">
          <w:rPr>
            <w:rStyle w:val="af0"/>
            <w:rFonts w:hint="eastAsia"/>
            <w:noProof/>
          </w:rPr>
          <w:t>参数化平滑后结果图。</w:t>
        </w:r>
        <w:r w:rsidR="00B85D53">
          <w:rPr>
            <w:noProof/>
            <w:webHidden/>
          </w:rPr>
          <w:tab/>
        </w:r>
        <w:r w:rsidR="00B85D53">
          <w:rPr>
            <w:noProof/>
            <w:webHidden/>
          </w:rPr>
          <w:fldChar w:fldCharType="begin"/>
        </w:r>
        <w:r w:rsidR="00B85D53">
          <w:rPr>
            <w:noProof/>
            <w:webHidden/>
          </w:rPr>
          <w:instrText xml:space="preserve"> PAGEREF _Toc507402028 \h </w:instrText>
        </w:r>
        <w:r w:rsidR="00B85D53">
          <w:rPr>
            <w:noProof/>
            <w:webHidden/>
          </w:rPr>
        </w:r>
        <w:r w:rsidR="00B85D53">
          <w:rPr>
            <w:noProof/>
            <w:webHidden/>
          </w:rPr>
          <w:fldChar w:fldCharType="separate"/>
        </w:r>
        <w:r w:rsidR="00B85D53">
          <w:rPr>
            <w:noProof/>
            <w:webHidden/>
          </w:rPr>
          <w:t>55</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r:id="rId51" w:anchor="_Toc507402029" w:history="1">
        <w:r w:rsidR="00B85D53" w:rsidRPr="001A3DDB">
          <w:rPr>
            <w:rStyle w:val="af0"/>
            <w:rFonts w:hint="eastAsia"/>
            <w:noProof/>
          </w:rPr>
          <w:t>图</w:t>
        </w:r>
        <w:r w:rsidR="00B85D53" w:rsidRPr="001A3DDB">
          <w:rPr>
            <w:rStyle w:val="af0"/>
            <w:noProof/>
          </w:rPr>
          <w:t xml:space="preserve"> 5.10</w:t>
        </w:r>
        <w:r w:rsidR="00B85D53" w:rsidRPr="001A3DDB">
          <w:rPr>
            <w:rStyle w:val="af0"/>
            <w:rFonts w:hint="eastAsia"/>
            <w:noProof/>
          </w:rPr>
          <w:t>半规则网格结果图。四组实验结果其网格分别为</w:t>
        </w:r>
        <w:r w:rsidR="00B85D53" w:rsidRPr="001A3DDB">
          <w:rPr>
            <w:rStyle w:val="af0"/>
            <w:noProof/>
          </w:rPr>
          <w:t>3-holes</w:t>
        </w:r>
        <w:r w:rsidR="00B85D53" w:rsidRPr="001A3DDB">
          <w:rPr>
            <w:rStyle w:val="af0"/>
            <w:rFonts w:hint="eastAsia"/>
            <w:noProof/>
          </w:rPr>
          <w:t>，</w:t>
        </w:r>
        <w:r w:rsidR="00B85D53" w:rsidRPr="001A3DDB">
          <w:rPr>
            <w:rStyle w:val="af0"/>
            <w:noProof/>
          </w:rPr>
          <w:t>Armadillo</w:t>
        </w:r>
        <w:r w:rsidR="00B85D53" w:rsidRPr="001A3DDB">
          <w:rPr>
            <w:rStyle w:val="af0"/>
            <w:rFonts w:hint="eastAsia"/>
            <w:noProof/>
          </w:rPr>
          <w:t>，</w:t>
        </w:r>
        <w:r w:rsidR="00B85D53" w:rsidRPr="001A3DDB">
          <w:rPr>
            <w:rStyle w:val="af0"/>
            <w:noProof/>
          </w:rPr>
          <w:t>Bunny</w:t>
        </w:r>
        <w:r w:rsidR="00B85D53" w:rsidRPr="001A3DDB">
          <w:rPr>
            <w:rStyle w:val="af0"/>
            <w:rFonts w:hint="eastAsia"/>
            <w:noProof/>
          </w:rPr>
          <w:t>和</w:t>
        </w:r>
        <w:r w:rsidR="00B85D53" w:rsidRPr="001A3DDB">
          <w:rPr>
            <w:rStyle w:val="af0"/>
            <w:noProof/>
          </w:rPr>
          <w:t>Dragon</w:t>
        </w:r>
        <w:r w:rsidR="00B85D53" w:rsidRPr="001A3DDB">
          <w:rPr>
            <w:rStyle w:val="af0"/>
            <w:rFonts w:hint="eastAsia"/>
            <w:noProof/>
          </w:rPr>
          <w:t>，每组结果左上图为输入的非规则网格，左下图为半规则网格，右图为简化后的基网格。</w:t>
        </w:r>
        <w:r w:rsidR="00B85D53">
          <w:rPr>
            <w:noProof/>
            <w:webHidden/>
          </w:rPr>
          <w:tab/>
        </w:r>
        <w:r w:rsidR="00B85D53">
          <w:rPr>
            <w:noProof/>
            <w:webHidden/>
          </w:rPr>
          <w:fldChar w:fldCharType="begin"/>
        </w:r>
        <w:r w:rsidR="00B85D53">
          <w:rPr>
            <w:noProof/>
            <w:webHidden/>
          </w:rPr>
          <w:instrText xml:space="preserve"> PAGEREF _Toc507402029 \h </w:instrText>
        </w:r>
        <w:r w:rsidR="00B85D53">
          <w:rPr>
            <w:noProof/>
            <w:webHidden/>
          </w:rPr>
        </w:r>
        <w:r w:rsidR="00B85D53">
          <w:rPr>
            <w:noProof/>
            <w:webHidden/>
          </w:rPr>
          <w:fldChar w:fldCharType="separate"/>
        </w:r>
        <w:r w:rsidR="00B85D53">
          <w:rPr>
            <w:noProof/>
            <w:webHidden/>
          </w:rPr>
          <w:t>58</w:t>
        </w:r>
        <w:r w:rsidR="00B85D53">
          <w:rPr>
            <w:noProof/>
            <w:webHidden/>
          </w:rPr>
          <w:fldChar w:fldCharType="end"/>
        </w:r>
      </w:hyperlink>
    </w:p>
    <w:p w:rsidR="00B96911" w:rsidRDefault="00555025" w:rsidP="00B96911">
      <w:pPr>
        <w:widowControl/>
        <w:ind w:firstLine="480"/>
        <w:jc w:val="left"/>
        <w:sectPr w:rsidR="00B96911" w:rsidSect="007203AE">
          <w:headerReference w:type="default" r:id="rId5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394563"/>
      <w:r w:rsidRPr="00035616">
        <w:rPr>
          <w:szCs w:val="32"/>
        </w:rPr>
        <w:lastRenderedPageBreak/>
        <w:t>表目录</w:t>
      </w:r>
      <w:bookmarkEnd w:id="6"/>
    </w:p>
    <w:p w:rsidR="00B85D5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402030" w:history="1">
        <w:r w:rsidR="00B85D53" w:rsidRPr="00C07159">
          <w:rPr>
            <w:rStyle w:val="af0"/>
            <w:rFonts w:hint="eastAsia"/>
            <w:noProof/>
          </w:rPr>
          <w:t>表</w:t>
        </w:r>
        <w:r w:rsidR="00B85D53" w:rsidRPr="00C07159">
          <w:rPr>
            <w:rStyle w:val="af0"/>
            <w:noProof/>
          </w:rPr>
          <w:t xml:space="preserve"> 2.1</w:t>
        </w:r>
        <w:r w:rsidR="00B85D53" w:rsidRPr="00C07159">
          <w:rPr>
            <w:rStyle w:val="af0"/>
            <w:rFonts w:hint="eastAsia"/>
            <w:noProof/>
          </w:rPr>
          <w:t>模型重建详细数据。</w:t>
        </w:r>
        <w:r w:rsidR="00B85D53">
          <w:rPr>
            <w:noProof/>
            <w:webHidden/>
          </w:rPr>
          <w:tab/>
        </w:r>
        <w:r w:rsidR="00B85D53">
          <w:rPr>
            <w:noProof/>
            <w:webHidden/>
          </w:rPr>
          <w:fldChar w:fldCharType="begin"/>
        </w:r>
        <w:r w:rsidR="00B85D53">
          <w:rPr>
            <w:noProof/>
            <w:webHidden/>
          </w:rPr>
          <w:instrText xml:space="preserve"> PAGEREF _Toc507402030 \h </w:instrText>
        </w:r>
        <w:r w:rsidR="00B85D53">
          <w:rPr>
            <w:noProof/>
            <w:webHidden/>
          </w:rPr>
        </w:r>
        <w:r w:rsidR="00B85D53">
          <w:rPr>
            <w:noProof/>
            <w:webHidden/>
          </w:rPr>
          <w:fldChar w:fldCharType="separate"/>
        </w:r>
        <w:r w:rsidR="00B85D53">
          <w:rPr>
            <w:noProof/>
            <w:webHidden/>
          </w:rPr>
          <w:t>19</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w:anchor="_Toc507402031" w:history="1">
        <w:r w:rsidR="00B85D53" w:rsidRPr="00C07159">
          <w:rPr>
            <w:rStyle w:val="af0"/>
            <w:rFonts w:hint="eastAsia"/>
            <w:noProof/>
          </w:rPr>
          <w:t>表</w:t>
        </w:r>
        <w:r w:rsidR="00B85D53" w:rsidRPr="00C07159">
          <w:rPr>
            <w:rStyle w:val="af0"/>
            <w:noProof/>
          </w:rPr>
          <w:t xml:space="preserve"> 5.1</w:t>
        </w:r>
        <w:r w:rsidR="00B85D53" w:rsidRPr="00C07159">
          <w:rPr>
            <w:rStyle w:val="af0"/>
            <w:rFonts w:hint="eastAsia"/>
            <w:noProof/>
          </w:rPr>
          <w:t>网格分层并行简化算法</w:t>
        </w:r>
        <w:r w:rsidR="00B85D53">
          <w:rPr>
            <w:noProof/>
            <w:webHidden/>
          </w:rPr>
          <w:tab/>
        </w:r>
        <w:r w:rsidR="00B85D53">
          <w:rPr>
            <w:noProof/>
            <w:webHidden/>
          </w:rPr>
          <w:fldChar w:fldCharType="begin"/>
        </w:r>
        <w:r w:rsidR="00B85D53">
          <w:rPr>
            <w:noProof/>
            <w:webHidden/>
          </w:rPr>
          <w:instrText xml:space="preserve"> PAGEREF _Toc507402031 \h </w:instrText>
        </w:r>
        <w:r w:rsidR="00B85D53">
          <w:rPr>
            <w:noProof/>
            <w:webHidden/>
          </w:rPr>
        </w:r>
        <w:r w:rsidR="00B85D53">
          <w:rPr>
            <w:noProof/>
            <w:webHidden/>
          </w:rPr>
          <w:fldChar w:fldCharType="separate"/>
        </w:r>
        <w:r w:rsidR="00B85D53">
          <w:rPr>
            <w:noProof/>
            <w:webHidden/>
          </w:rPr>
          <w:t>47</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w:anchor="_Toc507402032" w:history="1">
        <w:r w:rsidR="00B85D53" w:rsidRPr="00C07159">
          <w:rPr>
            <w:rStyle w:val="af0"/>
            <w:rFonts w:hint="eastAsia"/>
            <w:noProof/>
          </w:rPr>
          <w:t>表</w:t>
        </w:r>
        <w:r w:rsidR="00B85D53" w:rsidRPr="00C07159">
          <w:rPr>
            <w:rStyle w:val="af0"/>
            <w:noProof/>
          </w:rPr>
          <w:t xml:space="preserve"> 5.2</w:t>
        </w:r>
        <w:r w:rsidR="00B85D53" w:rsidRPr="00C07159">
          <w:rPr>
            <w:rStyle w:val="af0"/>
            <w:rFonts w:hint="eastAsia"/>
            <w:noProof/>
          </w:rPr>
          <w:t>网格简化运行时间表</w:t>
        </w:r>
        <w:r w:rsidR="00B85D53">
          <w:rPr>
            <w:noProof/>
            <w:webHidden/>
          </w:rPr>
          <w:tab/>
        </w:r>
        <w:r w:rsidR="00B85D53">
          <w:rPr>
            <w:noProof/>
            <w:webHidden/>
          </w:rPr>
          <w:fldChar w:fldCharType="begin"/>
        </w:r>
        <w:r w:rsidR="00B85D53">
          <w:rPr>
            <w:noProof/>
            <w:webHidden/>
          </w:rPr>
          <w:instrText xml:space="preserve"> PAGEREF _Toc507402032 \h </w:instrText>
        </w:r>
        <w:r w:rsidR="00B85D53">
          <w:rPr>
            <w:noProof/>
            <w:webHidden/>
          </w:rPr>
        </w:r>
        <w:r w:rsidR="00B85D53">
          <w:rPr>
            <w:noProof/>
            <w:webHidden/>
          </w:rPr>
          <w:fldChar w:fldCharType="separate"/>
        </w:r>
        <w:r w:rsidR="00B85D53">
          <w:rPr>
            <w:noProof/>
            <w:webHidden/>
          </w:rPr>
          <w:t>56</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w:anchor="_Toc507402033" w:history="1">
        <w:r w:rsidR="00B85D53" w:rsidRPr="00C07159">
          <w:rPr>
            <w:rStyle w:val="af0"/>
            <w:rFonts w:hint="eastAsia"/>
            <w:noProof/>
          </w:rPr>
          <w:t>表</w:t>
        </w:r>
        <w:r w:rsidR="00B85D53" w:rsidRPr="00C07159">
          <w:rPr>
            <w:rStyle w:val="af0"/>
            <w:noProof/>
          </w:rPr>
          <w:t xml:space="preserve"> 5.3</w:t>
        </w:r>
        <w:r w:rsidR="00B85D53" w:rsidRPr="00C07159">
          <w:rPr>
            <w:rStyle w:val="af0"/>
            <w:rFonts w:hint="eastAsia"/>
            <w:noProof/>
          </w:rPr>
          <w:t>网格细分运行时间表</w:t>
        </w:r>
        <w:r w:rsidR="00B85D53">
          <w:rPr>
            <w:noProof/>
            <w:webHidden/>
          </w:rPr>
          <w:tab/>
        </w:r>
        <w:r w:rsidR="00B85D53">
          <w:rPr>
            <w:noProof/>
            <w:webHidden/>
          </w:rPr>
          <w:fldChar w:fldCharType="begin"/>
        </w:r>
        <w:r w:rsidR="00B85D53">
          <w:rPr>
            <w:noProof/>
            <w:webHidden/>
          </w:rPr>
          <w:instrText xml:space="preserve"> PAGEREF _Toc507402033 \h </w:instrText>
        </w:r>
        <w:r w:rsidR="00B85D53">
          <w:rPr>
            <w:noProof/>
            <w:webHidden/>
          </w:rPr>
        </w:r>
        <w:r w:rsidR="00B85D53">
          <w:rPr>
            <w:noProof/>
            <w:webHidden/>
          </w:rPr>
          <w:fldChar w:fldCharType="separate"/>
        </w:r>
        <w:r w:rsidR="00B85D53">
          <w:rPr>
            <w:noProof/>
            <w:webHidden/>
          </w:rPr>
          <w:t>56</w:t>
        </w:r>
        <w:r w:rsidR="00B85D53">
          <w:rPr>
            <w:noProof/>
            <w:webHidden/>
          </w:rPr>
          <w:fldChar w:fldCharType="end"/>
        </w:r>
      </w:hyperlink>
    </w:p>
    <w:p w:rsidR="00B85D53" w:rsidRDefault="00A876AB">
      <w:pPr>
        <w:pStyle w:val="afff0"/>
        <w:tabs>
          <w:tab w:val="right" w:leader="dot" w:pos="8268"/>
        </w:tabs>
        <w:ind w:left="960" w:hanging="480"/>
        <w:rPr>
          <w:rFonts w:asciiTheme="minorHAnsi" w:eastAsiaTheme="minorEastAsia" w:hAnsiTheme="minorHAnsi" w:cstheme="minorBidi"/>
          <w:noProof/>
          <w:sz w:val="21"/>
          <w:szCs w:val="22"/>
        </w:rPr>
      </w:pPr>
      <w:hyperlink w:anchor="_Toc507402034" w:history="1">
        <w:r w:rsidR="00B85D53" w:rsidRPr="00C07159">
          <w:rPr>
            <w:rStyle w:val="af0"/>
            <w:rFonts w:hint="eastAsia"/>
            <w:noProof/>
          </w:rPr>
          <w:t>表</w:t>
        </w:r>
        <w:r w:rsidR="00B85D53" w:rsidRPr="00C07159">
          <w:rPr>
            <w:rStyle w:val="af0"/>
            <w:noProof/>
          </w:rPr>
          <w:t xml:space="preserve"> 5.4</w:t>
        </w:r>
        <w:r w:rsidR="00B85D53" w:rsidRPr="00C07159">
          <w:rPr>
            <w:rStyle w:val="af0"/>
            <w:rFonts w:hint="eastAsia"/>
            <w:noProof/>
          </w:rPr>
          <w:t>与经典半规则网格化精度对比</w:t>
        </w:r>
        <w:r w:rsidR="00B85D53">
          <w:rPr>
            <w:noProof/>
            <w:webHidden/>
          </w:rPr>
          <w:tab/>
        </w:r>
        <w:r w:rsidR="00B85D53">
          <w:rPr>
            <w:noProof/>
            <w:webHidden/>
          </w:rPr>
          <w:fldChar w:fldCharType="begin"/>
        </w:r>
        <w:r w:rsidR="00B85D53">
          <w:rPr>
            <w:noProof/>
            <w:webHidden/>
          </w:rPr>
          <w:instrText xml:space="preserve"> PAGEREF _Toc507402034 \h </w:instrText>
        </w:r>
        <w:r w:rsidR="00B85D53">
          <w:rPr>
            <w:noProof/>
            <w:webHidden/>
          </w:rPr>
        </w:r>
        <w:r w:rsidR="00B85D53">
          <w:rPr>
            <w:noProof/>
            <w:webHidden/>
          </w:rPr>
          <w:fldChar w:fldCharType="separate"/>
        </w:r>
        <w:r w:rsidR="00B85D53">
          <w:rPr>
            <w:noProof/>
            <w:webHidden/>
          </w:rPr>
          <w:t>57</w:t>
        </w:r>
        <w:r w:rsidR="00B85D53">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5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394564"/>
      <w:r w:rsidRPr="00C60242">
        <w:rPr>
          <w:rFonts w:hint="eastAsia"/>
        </w:rPr>
        <w:lastRenderedPageBreak/>
        <w:t>绪论</w:t>
      </w:r>
      <w:bookmarkEnd w:id="7"/>
    </w:p>
    <w:p w:rsidR="0044027E" w:rsidRDefault="00743038" w:rsidP="00A60FE8">
      <w:pPr>
        <w:pStyle w:val="21"/>
      </w:pPr>
      <w:bookmarkStart w:id="8" w:name="_Toc507394565"/>
      <w:r>
        <w:t>T</w:t>
      </w:r>
      <w:r>
        <w:rPr>
          <w:rFonts w:hint="eastAsia"/>
        </w:rPr>
        <w:t>est</w:t>
      </w:r>
      <w:bookmarkEnd w:id="8"/>
    </w:p>
    <w:p w:rsidR="00743038" w:rsidRPr="00F65085" w:rsidRDefault="00743038" w:rsidP="00A60FE8">
      <w:pPr>
        <w:pStyle w:val="21"/>
      </w:pPr>
      <w:bookmarkStart w:id="9" w:name="_Toc50739456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401997"/>
      <w:r>
        <w:rPr>
          <w:rFonts w:hint="eastAsia"/>
        </w:rPr>
        <w:t>图</w:t>
      </w:r>
      <w:r>
        <w:rPr>
          <w:rFonts w:hint="eastAsia"/>
        </w:rPr>
        <w:t xml:space="preserve"> </w:t>
      </w:r>
      <w:r w:rsidR="00540D10">
        <w:fldChar w:fldCharType="begin"/>
      </w:r>
      <w:r w:rsidR="00540D10">
        <w:instrText xml:space="preserve"> </w:instrText>
      </w:r>
      <w:r w:rsidR="00540D10">
        <w:rPr>
          <w:rFonts w:hint="eastAsia"/>
        </w:rPr>
        <w:instrText>STYLEREF 1 \s</w:instrText>
      </w:r>
      <w:r w:rsidR="00540D10">
        <w:instrText xml:space="preserve"> </w:instrText>
      </w:r>
      <w:r w:rsidR="00540D10">
        <w:fldChar w:fldCharType="separate"/>
      </w:r>
      <w:r w:rsidR="00540D10">
        <w:t>1</w:t>
      </w:r>
      <w:r w:rsidR="00540D10">
        <w:fldChar w:fldCharType="end"/>
      </w:r>
      <w:r w:rsidR="00540D10">
        <w:t>.</w:t>
      </w:r>
      <w:r w:rsidR="00540D10">
        <w:fldChar w:fldCharType="begin"/>
      </w:r>
      <w:r w:rsidR="00540D10">
        <w:instrText xml:space="preserve"> </w:instrText>
      </w:r>
      <w:r w:rsidR="00540D10">
        <w:rPr>
          <w:rFonts w:hint="eastAsia"/>
        </w:rPr>
        <w:instrText xml:space="preserve">SEQ </w:instrText>
      </w:r>
      <w:r w:rsidR="00540D10">
        <w:rPr>
          <w:rFonts w:hint="eastAsia"/>
        </w:rPr>
        <w:instrText>图</w:instrText>
      </w:r>
      <w:r w:rsidR="00540D10">
        <w:rPr>
          <w:rFonts w:hint="eastAsia"/>
        </w:rPr>
        <w:instrText xml:space="preserve"> \* ARABIC \s 1</w:instrText>
      </w:r>
      <w:r w:rsidR="00540D10">
        <w:instrText xml:space="preserve"> </w:instrText>
      </w:r>
      <w:r w:rsidR="00540D10">
        <w:fldChar w:fldCharType="separate"/>
      </w:r>
      <w:r w:rsidR="00540D10">
        <w:t>1</w:t>
      </w:r>
      <w:r w:rsidR="00540D10">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394567"/>
      <w:r>
        <w:rPr>
          <w:rFonts w:hint="eastAsia"/>
        </w:rPr>
        <w:t>研究现状</w:t>
      </w:r>
      <w:bookmarkEnd w:id="12"/>
    </w:p>
    <w:p w:rsidR="00E249E7" w:rsidRDefault="00707DEA" w:rsidP="002418F1">
      <w:pPr>
        <w:pStyle w:val="31"/>
      </w:pPr>
      <w:bookmarkStart w:id="13" w:name="_Toc50739456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39456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39457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5"/>
          <w:footerReference w:type="default" r:id="rId5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39457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39457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75648"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4607C6" w:rsidRDefault="00540D10" w:rsidP="007B0829">
                            <w:pPr>
                              <w:pStyle w:val="aff"/>
                              <w:spacing w:before="163" w:after="163"/>
                              <w:rPr>
                                <w:rFonts w:eastAsia="宋体"/>
                                <w:sz w:val="24"/>
                                <w:szCs w:val="24"/>
                              </w:rPr>
                            </w:pPr>
                            <w:bookmarkStart w:id="18"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540D10" w:rsidRPr="004607C6" w:rsidRDefault="00540D10" w:rsidP="007B0829">
                      <w:pPr>
                        <w:pStyle w:val="aff"/>
                        <w:spacing w:before="163" w:after="163"/>
                        <w:rPr>
                          <w:rFonts w:eastAsia="宋体"/>
                          <w:sz w:val="24"/>
                          <w:szCs w:val="24"/>
                        </w:rPr>
                      </w:pPr>
                      <w:bookmarkStart w:id="19"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73600"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7">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78720"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610428" w:rsidRDefault="00540D10" w:rsidP="00183285">
                            <w:pPr>
                              <w:pStyle w:val="aff"/>
                              <w:spacing w:before="163" w:after="163"/>
                              <w:rPr>
                                <w:rFonts w:eastAsia="宋体"/>
                                <w:sz w:val="24"/>
                                <w:szCs w:val="24"/>
                              </w:rPr>
                            </w:pPr>
                            <w:bookmarkStart w:id="20"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540D10" w:rsidRPr="00610428" w:rsidRDefault="00540D10" w:rsidP="00183285">
                      <w:pPr>
                        <w:pStyle w:val="aff"/>
                        <w:spacing w:before="163" w:after="163"/>
                        <w:rPr>
                          <w:rFonts w:eastAsia="宋体"/>
                          <w:sz w:val="24"/>
                          <w:szCs w:val="24"/>
                        </w:rPr>
                      </w:pPr>
                      <w:bookmarkStart w:id="21"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76672"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8">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B85D53">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B85D53">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B85D53">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B85D53">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B85D53">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2" w:name="_Toc507394573"/>
      <w:r>
        <w:rPr>
          <w:rFonts w:hint="eastAsia"/>
          <w:lang w:val="en-GB"/>
        </w:rPr>
        <w:t>相关</w:t>
      </w:r>
      <w:r w:rsidR="00612629">
        <w:rPr>
          <w:rFonts w:hint="eastAsia"/>
          <w:lang w:val="en-GB"/>
        </w:rPr>
        <w:t>背景</w:t>
      </w:r>
      <w:bookmarkEnd w:id="22"/>
    </w:p>
    <w:p w:rsidR="00612629" w:rsidRDefault="0002077A" w:rsidP="0002077A">
      <w:pPr>
        <w:pStyle w:val="31"/>
        <w:rPr>
          <w:lang w:val="en-GB"/>
        </w:rPr>
      </w:pPr>
      <w:bookmarkStart w:id="23" w:name="_Toc507394574"/>
      <w:r>
        <w:rPr>
          <w:rFonts w:hint="eastAsia"/>
          <w:lang w:val="en-GB"/>
        </w:rPr>
        <w:t>基于多视角的三维建模</w:t>
      </w:r>
      <w:bookmarkEnd w:id="2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B85D53">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B85D53">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B85D53">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B85D53">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B85D53">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B85D53">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9"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B85D53">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B85D53">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B85D53">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1008"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540D10" w:rsidRPr="00B26919" w:rsidRDefault="00540D10" w:rsidP="0003307A">
                              <w:pPr>
                                <w:pStyle w:val="aff"/>
                                <w:spacing w:before="163" w:after="163"/>
                                <w:jc w:val="center"/>
                                <w:rPr>
                                  <w:rFonts w:eastAsia="宋体"/>
                                  <w:sz w:val="24"/>
                                  <w:szCs w:val="24"/>
                                  <w:lang w:val="en-GB"/>
                                </w:rPr>
                              </w:pPr>
                              <w:bookmarkStart w:id="24"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100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61"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540D10" w:rsidRPr="00B26919" w:rsidRDefault="00540D10" w:rsidP="0003307A">
                        <w:pPr>
                          <w:pStyle w:val="aff"/>
                          <w:spacing w:before="163" w:after="163"/>
                          <w:jc w:val="center"/>
                          <w:rPr>
                            <w:rFonts w:eastAsia="宋体"/>
                            <w:sz w:val="24"/>
                            <w:szCs w:val="24"/>
                            <w:lang w:val="en-GB"/>
                          </w:rPr>
                        </w:pPr>
                        <w:bookmarkStart w:id="25"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6" w:name="_Toc507394575"/>
      <w:r>
        <w:rPr>
          <w:rFonts w:hint="eastAsia"/>
          <w:lang w:val="en-GB"/>
        </w:rPr>
        <w:t>基于草图的三维建模</w:t>
      </w:r>
      <w:bookmarkEnd w:id="26"/>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B85D53">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B85D53">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B85D53">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B85D53">
          <w:rPr>
            <w:noProof/>
          </w:rPr>
          <w:t>19-21</w:t>
        </w:r>
      </w:hyperlink>
      <w:r w:rsidR="00D85CFD">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B85D53">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B85D53">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B85D53">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B85D53">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B85D53">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27" w:name="_Toc507394576"/>
      <w:r>
        <w:rPr>
          <w:rFonts w:hint="eastAsia"/>
          <w:noProof/>
        </w:rPr>
        <mc:AlternateContent>
          <mc:Choice Requires="wpg">
            <w:drawing>
              <wp:anchor distT="0" distB="0" distL="114300" distR="114300" simplePos="0" relativeHeight="251695104"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540D10" w:rsidRPr="0099449F" w:rsidRDefault="00540D10" w:rsidP="00EC63FF">
                              <w:pPr>
                                <w:pStyle w:val="aff"/>
                                <w:spacing w:before="163" w:after="163"/>
                                <w:jc w:val="center"/>
                                <w:rPr>
                                  <w:rFonts w:ascii="Calibri" w:eastAsia="黑体" w:hAnsi="Calibri"/>
                                  <w:sz w:val="28"/>
                                  <w:szCs w:val="28"/>
                                </w:rPr>
                              </w:pPr>
                              <w:bookmarkStart w:id="28"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69510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63"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540D10" w:rsidRPr="0099449F" w:rsidRDefault="00540D10" w:rsidP="00EC63FF">
                        <w:pPr>
                          <w:pStyle w:val="aff"/>
                          <w:spacing w:before="163" w:after="163"/>
                          <w:jc w:val="center"/>
                          <w:rPr>
                            <w:rFonts w:ascii="Calibri" w:eastAsia="黑体" w:hAnsi="Calibri"/>
                            <w:sz w:val="28"/>
                            <w:szCs w:val="28"/>
                          </w:rPr>
                        </w:pPr>
                        <w:bookmarkStart w:id="29"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B85D53">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B85D53">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B85D53">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0" w:name="_Toc507394577"/>
      <w:r>
        <w:rPr>
          <w:rFonts w:hint="eastAsia"/>
        </w:rPr>
        <w:t>立体视觉数学模型</w:t>
      </w:r>
      <w:bookmarkEnd w:id="3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1"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A876AB"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A876AB"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2" w:name="_Ref506769087"/>
            <w:bookmarkStart w:id="33" w:name="_Ref506769059"/>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bookmarkStart w:id="34" w:name="_Ref506769094"/>
            <w:bookmarkEnd w:id="32"/>
            <w:r>
              <w:rPr>
                <w:rFonts w:hint="eastAsia"/>
              </w:rPr>
              <w:t>)</w:t>
            </w:r>
            <w:bookmarkEnd w:id="33"/>
            <w:bookmarkEnd w:id="34"/>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5" w:name="_Toc507394579"/>
      <w:r>
        <w:rPr>
          <w:rFonts w:hint="eastAsia"/>
        </w:rPr>
        <w:t>计算投影参数</w:t>
      </w:r>
      <w:bookmarkEnd w:id="3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A876AB"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A876AB"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A876AB"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A876AB"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p w:rsidR="0078382B" w:rsidRDefault="00285C7B" w:rsidP="00285C7B">
      <w:pPr>
        <w:pStyle w:val="21"/>
      </w:pPr>
      <w:bookmarkStart w:id="36" w:name="_Toc507394580"/>
      <w:r>
        <w:rPr>
          <w:rFonts w:hint="eastAsia"/>
        </w:rPr>
        <w:t>单个部件建模</w:t>
      </w:r>
      <w:bookmarkEnd w:id="3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7" w:name="_Toc507394581"/>
      <w:r>
        <w:rPr>
          <w:rFonts w:hint="eastAsia"/>
          <w:noProof/>
        </w:rPr>
        <mc:AlternateContent>
          <mc:Choice Requires="wpg">
            <w:drawing>
              <wp:anchor distT="0" distB="0" distL="114300" distR="114300" simplePos="0" relativeHeight="251702272"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540D10" w:rsidRPr="00A673DF" w:rsidRDefault="00540D10" w:rsidP="00DB280F">
                              <w:pPr>
                                <w:pStyle w:val="aff"/>
                                <w:spacing w:before="163" w:after="163"/>
                                <w:rPr>
                                  <w:rFonts w:eastAsia="宋体"/>
                                  <w:sz w:val="24"/>
                                  <w:szCs w:val="24"/>
                                </w:rPr>
                              </w:pPr>
                              <w:bookmarkStart w:id="38"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227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5"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540D10" w:rsidRPr="00A673DF" w:rsidRDefault="00540D10" w:rsidP="00DB280F">
                        <w:pPr>
                          <w:pStyle w:val="aff"/>
                          <w:spacing w:before="163" w:after="163"/>
                          <w:rPr>
                            <w:rFonts w:eastAsia="宋体"/>
                            <w:sz w:val="24"/>
                            <w:szCs w:val="24"/>
                          </w:rPr>
                        </w:pPr>
                        <w:bookmarkStart w:id="39"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7"/>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706368"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540D10" w:rsidRPr="00EB2686" w:rsidRDefault="00540D10" w:rsidP="00A64CC7">
                              <w:pPr>
                                <w:pStyle w:val="afc"/>
                                <w:ind w:firstLineChars="0" w:firstLine="0"/>
                                <w:rPr>
                                  <w:rFonts w:ascii="Times New Roman" w:eastAsia="宋体" w:hAnsi="Times New Roman" w:cs="Times New Roman"/>
                                  <w:sz w:val="24"/>
                                  <w:szCs w:val="24"/>
                                </w:rPr>
                              </w:pPr>
                              <w:bookmarkStart w:id="40"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0636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7"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540D10" w:rsidRPr="00EB2686" w:rsidRDefault="00540D10" w:rsidP="00A64CC7">
                        <w:pPr>
                          <w:pStyle w:val="afc"/>
                          <w:ind w:firstLineChars="0" w:firstLine="0"/>
                          <w:rPr>
                            <w:rFonts w:ascii="Times New Roman" w:eastAsia="宋体" w:hAnsi="Times New Roman" w:cs="Times New Roman"/>
                            <w:sz w:val="24"/>
                            <w:szCs w:val="24"/>
                          </w:rPr>
                        </w:pPr>
                        <w:bookmarkStart w:id="41"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B85D53">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A876AB"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B85D53">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2" w:name="_Toc507394582"/>
      <w:r>
        <w:rPr>
          <w:rFonts w:hint="eastAsia"/>
        </w:rPr>
        <w:t>部件细节</w:t>
      </w:r>
      <w:r w:rsidR="005B47F0">
        <w:rPr>
          <w:rFonts w:hint="eastAsia"/>
        </w:rPr>
        <w:t>和视角选择</w:t>
      </w:r>
      <w:bookmarkEnd w:id="42"/>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0464"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540D10" w:rsidRPr="00D55B7D" w:rsidRDefault="00540D10" w:rsidP="009C3863">
                              <w:pPr>
                                <w:pStyle w:val="aff"/>
                                <w:spacing w:before="163" w:after="163"/>
                                <w:jc w:val="center"/>
                                <w:rPr>
                                  <w:rFonts w:eastAsia="宋体"/>
                                  <w:sz w:val="24"/>
                                  <w:szCs w:val="24"/>
                                </w:rPr>
                              </w:pPr>
                              <w:bookmarkStart w:id="43"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046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9"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540D10" w:rsidRPr="00D55B7D" w:rsidRDefault="00540D10" w:rsidP="009C3863">
                        <w:pPr>
                          <w:pStyle w:val="aff"/>
                          <w:spacing w:before="163" w:after="163"/>
                          <w:jc w:val="center"/>
                          <w:rPr>
                            <w:rFonts w:eastAsia="宋体"/>
                            <w:sz w:val="24"/>
                            <w:szCs w:val="24"/>
                          </w:rPr>
                        </w:pPr>
                        <w:bookmarkStart w:id="44"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B85D53">
          <w:rPr>
            <w:noProof/>
          </w:rPr>
          <w:t>31</w:t>
        </w:r>
      </w:hyperlink>
      <w:r w:rsidR="00D85CFD">
        <w:rPr>
          <w:noProof/>
        </w:rPr>
        <w:t xml:space="preserve">, </w:t>
      </w:r>
      <w:hyperlink w:anchor="_ENREF_32" w:tooltip="Wikipedia, 2015 #84" w:history="1">
        <w:r w:rsidR="00B85D53">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B85D53">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5" w:name="_Toc507394583"/>
      <w:r>
        <w:rPr>
          <w:rFonts w:hint="eastAsia"/>
        </w:rPr>
        <w:t>基于</w:t>
      </w:r>
      <w:r w:rsidR="00243A60">
        <w:rPr>
          <w:rFonts w:hint="eastAsia"/>
        </w:rPr>
        <w:t>几何</w:t>
      </w:r>
      <w:r>
        <w:rPr>
          <w:rFonts w:hint="eastAsia"/>
        </w:rPr>
        <w:t>约束优化模型部件参数</w:t>
      </w:r>
      <w:bookmarkEnd w:id="45"/>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B85D53">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B85D53">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6" w:name="_Toc507394584"/>
      <w:r>
        <w:rPr>
          <w:rFonts w:hint="eastAsia"/>
        </w:rPr>
        <w:t>轴心点表示方法</w:t>
      </w:r>
      <w:bookmarkEnd w:id="46"/>
    </w:p>
    <w:p w:rsidR="006E24B1" w:rsidRPr="00533E65" w:rsidRDefault="00B53F17" w:rsidP="00D777CA">
      <w:pPr>
        <w:ind w:firstLine="480"/>
      </w:pPr>
      <w:r>
        <w:rPr>
          <w:rFonts w:hint="eastAsia"/>
          <w:noProof/>
        </w:rPr>
        <mc:AlternateContent>
          <mc:Choice Requires="wpg">
            <w:drawing>
              <wp:anchor distT="0" distB="0" distL="114300" distR="114300" simplePos="0" relativeHeight="251714560"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540D10" w:rsidRPr="00C32DB9" w:rsidRDefault="00540D10" w:rsidP="00B53F17">
                              <w:pPr>
                                <w:pStyle w:val="aff"/>
                                <w:spacing w:before="163" w:after="163"/>
                                <w:jc w:val="center"/>
                                <w:rPr>
                                  <w:rFonts w:eastAsia="宋体"/>
                                  <w:sz w:val="24"/>
                                  <w:szCs w:val="24"/>
                                </w:rPr>
                              </w:pPr>
                              <w:bookmarkStart w:id="47"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1456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71"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40D10" w:rsidRPr="00C32DB9" w:rsidRDefault="00540D10" w:rsidP="00B53F17">
                        <w:pPr>
                          <w:pStyle w:val="aff"/>
                          <w:spacing w:before="163" w:after="163"/>
                          <w:jc w:val="center"/>
                          <w:rPr>
                            <w:rFonts w:eastAsia="宋体"/>
                            <w:sz w:val="24"/>
                            <w:szCs w:val="24"/>
                          </w:rPr>
                        </w:pPr>
                        <w:bookmarkStart w:id="48"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9" w:name="_Toc507394585"/>
      <w:r w:rsidRPr="006E24B1">
        <w:rPr>
          <w:rFonts w:hint="eastAsia"/>
        </w:rPr>
        <w:t>建立几何约束</w:t>
      </w:r>
      <w:bookmarkEnd w:id="4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B85D53">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A876AB"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0" w:name="_Toc507394586"/>
      <w:r>
        <w:rPr>
          <w:rFonts w:hint="eastAsia"/>
        </w:rPr>
        <w:t>优化部件参数</w:t>
      </w:r>
      <w:bookmarkEnd w:id="5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18656"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540D10" w:rsidRPr="00D63056" w:rsidRDefault="00540D10" w:rsidP="00243A60">
                              <w:pPr>
                                <w:pStyle w:val="aff"/>
                                <w:spacing w:before="163" w:after="163"/>
                                <w:rPr>
                                  <w:rFonts w:eastAsia="宋体"/>
                                  <w:sz w:val="24"/>
                                  <w:szCs w:val="24"/>
                                </w:rPr>
                              </w:pPr>
                              <w:bookmarkStart w:id="51"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1865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73"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40D10" w:rsidRPr="00D63056" w:rsidRDefault="00540D10" w:rsidP="00243A60">
                        <w:pPr>
                          <w:pStyle w:val="aff"/>
                          <w:spacing w:before="163" w:after="163"/>
                          <w:rPr>
                            <w:rFonts w:eastAsia="宋体"/>
                            <w:sz w:val="24"/>
                            <w:szCs w:val="24"/>
                          </w:rPr>
                        </w:pPr>
                        <w:bookmarkStart w:id="52"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3" w:name="_Toc507394587"/>
      <w:r>
        <w:rPr>
          <w:rFonts w:hint="eastAsia"/>
        </w:rPr>
        <w:t>系统平台</w:t>
      </w:r>
      <w:bookmarkEnd w:id="53"/>
    </w:p>
    <w:p w:rsidR="00355BD1" w:rsidRDefault="00B362FD" w:rsidP="00355BD1">
      <w:pPr>
        <w:ind w:firstLine="480"/>
      </w:pPr>
      <w:r>
        <w:rPr>
          <w:rFonts w:hint="eastAsia"/>
          <w:noProof/>
        </w:rPr>
        <mc:AlternateContent>
          <mc:Choice Requires="wpg">
            <w:drawing>
              <wp:anchor distT="0" distB="0" distL="114300" distR="114300" simplePos="0" relativeHeight="251722752"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540D10" w:rsidRPr="003765BE" w:rsidRDefault="00540D10" w:rsidP="00BA1EA6">
                              <w:pPr>
                                <w:pStyle w:val="aff"/>
                                <w:spacing w:before="163" w:after="163"/>
                                <w:jc w:val="center"/>
                                <w:rPr>
                                  <w:rFonts w:ascii="Calibri" w:eastAsia="黑体" w:hAnsi="Calibri"/>
                                  <w:sz w:val="28"/>
                                  <w:szCs w:val="28"/>
                                </w:rPr>
                              </w:pPr>
                              <w:bookmarkStart w:id="54"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275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5"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540D10" w:rsidRPr="003765BE" w:rsidRDefault="00540D10" w:rsidP="00BA1EA6">
                        <w:pPr>
                          <w:pStyle w:val="aff"/>
                          <w:spacing w:before="163" w:after="163"/>
                          <w:jc w:val="center"/>
                          <w:rPr>
                            <w:rFonts w:ascii="Calibri" w:eastAsia="黑体" w:hAnsi="Calibri"/>
                            <w:sz w:val="28"/>
                            <w:szCs w:val="28"/>
                          </w:rPr>
                        </w:pPr>
                        <w:bookmarkStart w:id="55"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27872"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540D10" w:rsidRPr="000816EC" w:rsidRDefault="00540D10" w:rsidP="00511DB0">
                              <w:pPr>
                                <w:pStyle w:val="aff"/>
                                <w:spacing w:before="163" w:after="163"/>
                                <w:jc w:val="center"/>
                                <w:rPr>
                                  <w:rFonts w:eastAsia="宋体"/>
                                  <w:sz w:val="24"/>
                                  <w:szCs w:val="24"/>
                                </w:rPr>
                              </w:pPr>
                              <w:bookmarkStart w:id="56"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2787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7"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540D10" w:rsidRPr="000816EC" w:rsidRDefault="00540D10" w:rsidP="00511DB0">
                        <w:pPr>
                          <w:pStyle w:val="aff"/>
                          <w:spacing w:before="163" w:after="163"/>
                          <w:jc w:val="center"/>
                          <w:rPr>
                            <w:rFonts w:eastAsia="宋体"/>
                            <w:sz w:val="24"/>
                            <w:szCs w:val="24"/>
                          </w:rPr>
                        </w:pPr>
                        <w:bookmarkStart w:id="57"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8" w:name="_Toc507394588"/>
      <w:r>
        <w:t>实验结果及分析</w:t>
      </w:r>
      <w:bookmarkEnd w:id="5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9" w:name="_Toc507402030"/>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2</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Pr>
          <w:rFonts w:hint="eastAsia"/>
        </w:rPr>
        <w:t>模型重建详细数据。</w:t>
      </w:r>
      <w:bookmarkEnd w:id="5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60" w:name="_Toc507394589"/>
      <w:r>
        <w:rPr>
          <w:rFonts w:hint="eastAsia"/>
        </w:rPr>
        <w:t>效率</w:t>
      </w:r>
      <w:r w:rsidR="00770B6D">
        <w:rPr>
          <w:rFonts w:hint="eastAsia"/>
        </w:rPr>
        <w:t>分析</w:t>
      </w:r>
      <w:bookmarkEnd w:id="60"/>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37088"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540D10" w:rsidRPr="006C1597" w:rsidRDefault="00540D10" w:rsidP="00956C56">
                              <w:pPr>
                                <w:pStyle w:val="aff"/>
                                <w:spacing w:before="163" w:after="163"/>
                                <w:rPr>
                                  <w:rFonts w:eastAsia="宋体"/>
                                  <w:sz w:val="24"/>
                                  <w:szCs w:val="24"/>
                                </w:rPr>
                              </w:pPr>
                              <w:bookmarkStart w:id="61"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3708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9"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540D10" w:rsidRPr="006C1597" w:rsidRDefault="00540D10" w:rsidP="00956C56">
                        <w:pPr>
                          <w:pStyle w:val="aff"/>
                          <w:spacing w:before="163" w:after="163"/>
                          <w:rPr>
                            <w:rFonts w:eastAsia="宋体"/>
                            <w:sz w:val="24"/>
                            <w:szCs w:val="24"/>
                          </w:rPr>
                        </w:pPr>
                        <w:bookmarkStart w:id="62"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2"/>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3" w:name="_Toc507394590"/>
      <w:r>
        <w:rPr>
          <w:rFonts w:hint="eastAsia"/>
        </w:rPr>
        <w:t>精度验证</w:t>
      </w:r>
      <w:bookmarkEnd w:id="6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1184"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540D10" w:rsidRPr="00045CCF" w:rsidRDefault="00540D10" w:rsidP="00AA1A63">
                              <w:pPr>
                                <w:pStyle w:val="aff"/>
                                <w:spacing w:before="163" w:after="163"/>
                                <w:rPr>
                                  <w:rFonts w:eastAsia="宋体"/>
                                  <w:sz w:val="24"/>
                                  <w:szCs w:val="24"/>
                                </w:rPr>
                              </w:pPr>
                              <w:bookmarkStart w:id="64"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118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81"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540D10" w:rsidRPr="00045CCF" w:rsidRDefault="00540D10" w:rsidP="00AA1A63">
                        <w:pPr>
                          <w:pStyle w:val="aff"/>
                          <w:spacing w:before="163" w:after="163"/>
                          <w:rPr>
                            <w:rFonts w:eastAsia="宋体"/>
                            <w:sz w:val="24"/>
                            <w:szCs w:val="24"/>
                          </w:rPr>
                        </w:pPr>
                        <w:bookmarkStart w:id="65"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5"/>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66" w:name="_Toc507394591"/>
      <w:r>
        <w:rPr>
          <w:rFonts w:hint="eastAsia"/>
          <w:noProof/>
        </w:rPr>
        <mc:AlternateContent>
          <mc:Choice Requires="wpg">
            <w:drawing>
              <wp:anchor distT="0" distB="0" distL="114300" distR="114300" simplePos="0" relativeHeight="251747328"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540D10" w:rsidRPr="0045257E" w:rsidRDefault="00540D10" w:rsidP="00176F01">
                              <w:pPr>
                                <w:pStyle w:val="aff"/>
                                <w:spacing w:before="163" w:after="163"/>
                                <w:rPr>
                                  <w:rFonts w:ascii="黑体" w:eastAsia="黑体" w:hAnsi="黑体"/>
                                  <w:sz w:val="26"/>
                                  <w:szCs w:val="26"/>
                                </w:rPr>
                              </w:pPr>
                              <w:bookmarkStart w:id="67"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4732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540D10" w:rsidRPr="0045257E" w:rsidRDefault="00540D10" w:rsidP="00176F01">
                        <w:pPr>
                          <w:pStyle w:val="aff"/>
                          <w:spacing w:before="163" w:after="163"/>
                          <w:rPr>
                            <w:rFonts w:ascii="黑体" w:eastAsia="黑体" w:hAnsi="黑体"/>
                            <w:sz w:val="26"/>
                            <w:szCs w:val="26"/>
                          </w:rPr>
                        </w:pPr>
                        <w:bookmarkStart w:id="68"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8"/>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83" o:title=""/>
                  <v:path arrowok="t"/>
                </v:shape>
                <w10:wrap type="topAndBottom"/>
              </v:group>
            </w:pict>
          </mc:Fallback>
        </mc:AlternateContent>
      </w:r>
      <w:r w:rsidR="00AA326B">
        <w:rPr>
          <w:rFonts w:hint="eastAsia"/>
        </w:rPr>
        <w:t>对比实验</w:t>
      </w:r>
      <w:bookmarkEnd w:id="66"/>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9" w:name="_Toc507394592"/>
      <w:r>
        <w:rPr>
          <w:rFonts w:hint="eastAsia"/>
          <w:lang w:val="en-GB"/>
        </w:rPr>
        <w:t>本章小结</w:t>
      </w:r>
      <w:bookmarkEnd w:id="69"/>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29920"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540D10" w:rsidRPr="0028245C" w:rsidRDefault="00540D10" w:rsidP="00252B5D">
                              <w:pPr>
                                <w:pStyle w:val="aff"/>
                                <w:spacing w:before="163" w:after="163"/>
                                <w:jc w:val="center"/>
                                <w:rPr>
                                  <w:rFonts w:eastAsia="宋体"/>
                                  <w:sz w:val="24"/>
                                  <w:szCs w:val="24"/>
                                </w:rPr>
                              </w:pPr>
                              <w:bookmarkStart w:id="70" w:name="_Ref507191394"/>
                              <w:bookmarkStart w:id="71"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0"/>
                              <w:r>
                                <w:t>建模</w:t>
                              </w:r>
                              <w:r>
                                <w:rPr>
                                  <w:rFonts w:hint="eastAsia"/>
                                </w:rPr>
                                <w:t>结果图。</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2992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540D10" w:rsidRPr="0028245C" w:rsidRDefault="00540D10" w:rsidP="00252B5D">
                        <w:pPr>
                          <w:pStyle w:val="aff"/>
                          <w:spacing w:before="163" w:after="163"/>
                          <w:jc w:val="center"/>
                          <w:rPr>
                            <w:rFonts w:eastAsia="宋体"/>
                            <w:sz w:val="24"/>
                            <w:szCs w:val="24"/>
                          </w:rPr>
                        </w:pPr>
                        <w:bookmarkStart w:id="72" w:name="_Ref507191394"/>
                        <w:bookmarkStart w:id="73"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2"/>
                        <w:r>
                          <w:t>建模</w:t>
                        </w:r>
                        <w:r>
                          <w:rPr>
                            <w:rFonts w:hint="eastAsia"/>
                          </w:rPr>
                          <w:t>结果图。</w:t>
                        </w:r>
                        <w:bookmarkEnd w:id="73"/>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5" o:title=""/>
                  <v:path arrowok="t"/>
                </v:shape>
                <w10:wrap type="topAndBottom"/>
              </v:group>
            </w:pict>
          </mc:Fallback>
        </mc:AlternateContent>
      </w:r>
      <w:r w:rsidR="00295F1D">
        <w:br w:type="page"/>
      </w:r>
    </w:p>
    <w:p w:rsidR="00ED22B0" w:rsidRDefault="008C1062" w:rsidP="008C1062">
      <w:pPr>
        <w:pStyle w:val="1"/>
      </w:pPr>
      <w:bookmarkStart w:id="74"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74"/>
    </w:p>
    <w:p w:rsidR="00DA3003" w:rsidRDefault="00DA3003" w:rsidP="00DA3003">
      <w:pPr>
        <w:pStyle w:val="21"/>
      </w:pPr>
      <w:bookmarkStart w:id="75" w:name="_Toc507394594"/>
      <w:r>
        <w:rPr>
          <w:rFonts w:hint="eastAsia"/>
        </w:rPr>
        <w:t>引言</w:t>
      </w:r>
      <w:bookmarkEnd w:id="7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1424"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540D10" w:rsidRPr="00380E46" w:rsidRDefault="00540D10" w:rsidP="00260E6A">
                              <w:pPr>
                                <w:pStyle w:val="aff"/>
                                <w:spacing w:before="163" w:after="163"/>
                                <w:jc w:val="center"/>
                                <w:rPr>
                                  <w:rFonts w:eastAsia="宋体"/>
                                  <w:sz w:val="24"/>
                                  <w:szCs w:val="24"/>
                                </w:rPr>
                              </w:pPr>
                              <w:bookmarkStart w:id="76"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142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7"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540D10" w:rsidRPr="00380E46" w:rsidRDefault="00540D10" w:rsidP="00260E6A">
                        <w:pPr>
                          <w:pStyle w:val="aff"/>
                          <w:spacing w:before="163" w:after="163"/>
                          <w:jc w:val="center"/>
                          <w:rPr>
                            <w:rFonts w:eastAsia="宋体"/>
                            <w:sz w:val="24"/>
                            <w:szCs w:val="24"/>
                          </w:rPr>
                        </w:pPr>
                        <w:bookmarkStart w:id="77"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7"/>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B85D53">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54496"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36444A" w:rsidRDefault="00540D10" w:rsidP="00D85CFD">
                            <w:pPr>
                              <w:pStyle w:val="aff"/>
                              <w:spacing w:before="163" w:after="163"/>
                              <w:rPr>
                                <w:rFonts w:eastAsia="宋体"/>
                                <w:sz w:val="24"/>
                              </w:rPr>
                            </w:pPr>
                            <w:bookmarkStart w:id="78"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540D10" w:rsidRPr="0036444A" w:rsidRDefault="00540D10" w:rsidP="00D85CFD">
                      <w:pPr>
                        <w:pStyle w:val="aff"/>
                        <w:spacing w:before="163" w:after="163"/>
                        <w:rPr>
                          <w:rFonts w:eastAsia="宋体"/>
                          <w:sz w:val="24"/>
                        </w:rPr>
                      </w:pPr>
                      <w:bookmarkStart w:id="79"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9"/>
                    </w:p>
                  </w:txbxContent>
                </v:textbox>
                <w10:wrap type="topAndBottom"/>
              </v:shape>
            </w:pict>
          </mc:Fallback>
        </mc:AlternateContent>
      </w:r>
      <w:r>
        <w:rPr>
          <w:rFonts w:ascii="Times New Roman" w:hAnsi="Times New Roman"/>
          <w:noProof/>
          <w:szCs w:val="24"/>
        </w:rPr>
        <w:drawing>
          <wp:anchor distT="0" distB="0" distL="114300" distR="114300" simplePos="0" relativeHeight="251752448"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88">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80" w:name="_Toc507394595"/>
      <w:r>
        <w:rPr>
          <w:rFonts w:hint="eastAsia"/>
        </w:rPr>
        <w:t>相关背景</w:t>
      </w:r>
      <w:bookmarkEnd w:id="80"/>
    </w:p>
    <w:p w:rsidR="00C1070C" w:rsidRDefault="00BC2173" w:rsidP="00BC2173">
      <w:pPr>
        <w:pStyle w:val="31"/>
      </w:pPr>
      <w:bookmarkStart w:id="81" w:name="_Toc507394596"/>
      <w:r>
        <w:rPr>
          <w:rFonts w:hint="eastAsia"/>
        </w:rPr>
        <w:t>多部件三维建模</w:t>
      </w:r>
      <w:bookmarkEnd w:id="8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B85D53">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B85D53">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B85D53">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B85D53">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B85D53">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B85D53">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B85D53">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B85D53">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B85D53">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B85D53">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B85D53">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B85D53">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B85D53">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82" w:name="_Toc507394597"/>
      <w:r>
        <w:rPr>
          <w:rFonts w:hint="eastAsia"/>
        </w:rPr>
        <w:t>模型运动分析</w:t>
      </w:r>
      <w:bookmarkEnd w:id="82"/>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B85D53"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B85D53"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B85D53"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B85D53"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83" w:name="_Toc507394598"/>
      <w:r>
        <w:rPr>
          <w:rFonts w:hint="eastAsia"/>
        </w:rPr>
        <w:t>模型运动参数</w:t>
      </w:r>
      <w:r w:rsidR="007C1D97">
        <w:rPr>
          <w:rFonts w:hint="eastAsia"/>
        </w:rPr>
        <w:t>估计</w:t>
      </w:r>
      <w:bookmarkEnd w:id="83"/>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B85D53">
          <w:rPr>
            <w:noProof/>
          </w:rPr>
          <w:t>43</w:t>
        </w:r>
      </w:hyperlink>
      <w:r w:rsidR="007157A4">
        <w:rPr>
          <w:noProof/>
        </w:rPr>
        <w:t xml:space="preserve">, </w:t>
      </w:r>
      <w:hyperlink w:anchor="_ENREF_44" w:tooltip="Zhu, 2012 #96" w:history="1">
        <w:r w:rsidR="00B85D53">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B85D53"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84" w:name="_Toc507394599"/>
      <w:r>
        <w:rPr>
          <w:rFonts w:hint="eastAsia"/>
        </w:rPr>
        <w:t>关节类型</w:t>
      </w:r>
      <w:bookmarkEnd w:id="84"/>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B85D53">
          <w:rPr>
            <w:noProof/>
          </w:rPr>
          <w:t>34</w:t>
        </w:r>
      </w:hyperlink>
      <w:r w:rsidR="004B5C85">
        <w:rPr>
          <w:noProof/>
        </w:rPr>
        <w:t xml:space="preserve">, </w:t>
      </w:r>
      <w:hyperlink w:anchor="_ENREF_43" w:tooltip="Li, 2013 #95" w:history="1">
        <w:r w:rsidR="00B85D53">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58592"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540D10" w:rsidRPr="00BB410E" w:rsidRDefault="00540D10" w:rsidP="004B7221">
                              <w:pPr>
                                <w:pStyle w:val="aff"/>
                                <w:spacing w:before="163" w:after="163"/>
                                <w:rPr>
                                  <w:rFonts w:eastAsia="宋体"/>
                                  <w:sz w:val="24"/>
                                  <w:szCs w:val="24"/>
                                </w:rPr>
                              </w:pPr>
                              <w:bookmarkStart w:id="85"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5859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90"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540D10" w:rsidRPr="00BB410E" w:rsidRDefault="00540D10" w:rsidP="004B7221">
                        <w:pPr>
                          <w:pStyle w:val="aff"/>
                          <w:spacing w:before="163" w:after="163"/>
                          <w:rPr>
                            <w:rFonts w:eastAsia="宋体"/>
                            <w:sz w:val="24"/>
                            <w:szCs w:val="24"/>
                          </w:rPr>
                        </w:pPr>
                        <w:bookmarkStart w:id="86"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6"/>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87" w:name="_Toc507394600"/>
      <w:r>
        <w:rPr>
          <w:rFonts w:hint="eastAsia"/>
        </w:rPr>
        <w:t>驱动轮运动</w:t>
      </w:r>
      <w:r w:rsidR="007C1D97">
        <w:rPr>
          <w:rFonts w:hint="eastAsia"/>
        </w:rPr>
        <w:t>估计</w:t>
      </w:r>
      <w:bookmarkEnd w:id="87"/>
    </w:p>
    <w:p w:rsidR="000671C8" w:rsidRDefault="00226204" w:rsidP="000671C8">
      <w:pPr>
        <w:ind w:firstLine="480"/>
      </w:pPr>
      <w:r>
        <w:rPr>
          <w:rFonts w:hint="eastAsia"/>
          <w:noProof/>
        </w:rPr>
        <mc:AlternateContent>
          <mc:Choice Requires="wpg">
            <w:drawing>
              <wp:anchor distT="0" distB="0" distL="114300" distR="114300" simplePos="0" relativeHeight="251762688"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540D10" w:rsidRPr="00B10AE0" w:rsidRDefault="00540D10" w:rsidP="00226204">
                              <w:pPr>
                                <w:pStyle w:val="aff"/>
                                <w:spacing w:before="163" w:after="163"/>
                                <w:rPr>
                                  <w:rFonts w:eastAsia="宋体"/>
                                  <w:sz w:val="24"/>
                                  <w:szCs w:val="24"/>
                                </w:rPr>
                              </w:pPr>
                              <w:bookmarkStart w:id="88"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6268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92"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540D10" w:rsidRPr="00B10AE0" w:rsidRDefault="00540D10" w:rsidP="00226204">
                        <w:pPr>
                          <w:pStyle w:val="aff"/>
                          <w:spacing w:before="163" w:after="163"/>
                          <w:rPr>
                            <w:rFonts w:eastAsia="宋体"/>
                            <w:sz w:val="24"/>
                            <w:szCs w:val="24"/>
                          </w:rPr>
                        </w:pPr>
                        <w:bookmarkStart w:id="89"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9"/>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B85D53">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A876AB"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A876AB"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90" w:name="_Toc507394601"/>
      <w:r>
        <w:rPr>
          <w:rFonts w:hint="eastAsia"/>
        </w:rPr>
        <w:lastRenderedPageBreak/>
        <w:t>模型运动参数</w:t>
      </w:r>
      <w:r w:rsidR="00721AD3">
        <w:rPr>
          <w:rFonts w:hint="eastAsia"/>
        </w:rPr>
        <w:t>随机优化算法</w:t>
      </w:r>
      <w:bookmarkEnd w:id="90"/>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B85D53">
          <w:rPr>
            <w:noProof/>
          </w:rPr>
          <w:t>55</w:t>
        </w:r>
      </w:hyperlink>
      <w:r w:rsidR="00840A60">
        <w:rPr>
          <w:noProof/>
        </w:rPr>
        <w:t>]</w:t>
      </w:r>
      <w:r w:rsidR="00840A60">
        <w:fldChar w:fldCharType="end"/>
      </w:r>
      <w:r w:rsidR="00C770C3" w:rsidRPr="00C770C3">
        <w:t>。</w:t>
      </w:r>
    </w:p>
    <w:p w:rsidR="00C65220" w:rsidRDefault="00C65220" w:rsidP="00C65220">
      <w:pPr>
        <w:pStyle w:val="31"/>
      </w:pPr>
      <w:bookmarkStart w:id="91" w:name="_Toc507394602"/>
      <w:r>
        <w:rPr>
          <w:rFonts w:hint="eastAsia"/>
        </w:rPr>
        <w:t>随机优化能量函数</w:t>
      </w:r>
      <w:bookmarkEnd w:id="9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92" w:name="_Toc507394603"/>
      <w:r>
        <w:rPr>
          <w:rFonts w:hint="eastAsia"/>
        </w:rPr>
        <w:t>运动关节</w:t>
      </w:r>
      <w:r w:rsidR="00FD2B26">
        <w:rPr>
          <w:rFonts w:hint="eastAsia"/>
        </w:rPr>
        <w:t>类型</w:t>
      </w:r>
      <w:r>
        <w:rPr>
          <w:rFonts w:hint="eastAsia"/>
        </w:rPr>
        <w:t>搜索树</w:t>
      </w:r>
      <w:bookmarkEnd w:id="9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B85D53">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66784"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540D10" w:rsidRPr="008A7C18" w:rsidRDefault="00540D10" w:rsidP="00ED5C63">
                              <w:pPr>
                                <w:pStyle w:val="aff"/>
                                <w:spacing w:before="163" w:after="163"/>
                              </w:pPr>
                              <w:bookmarkStart w:id="93"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6678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94"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540D10" w:rsidRPr="008A7C18" w:rsidRDefault="00540D10" w:rsidP="00ED5C63">
                        <w:pPr>
                          <w:pStyle w:val="aff"/>
                          <w:spacing w:before="163" w:after="163"/>
                        </w:pPr>
                        <w:bookmarkStart w:id="94"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4"/>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70880"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540D10" w:rsidRPr="00E83298" w:rsidRDefault="00540D10" w:rsidP="00B579FD">
                              <w:pPr>
                                <w:pStyle w:val="aff"/>
                                <w:spacing w:before="163" w:after="163"/>
                                <w:jc w:val="center"/>
                                <w:rPr>
                                  <w:rFonts w:eastAsia="宋体"/>
                                  <w:sz w:val="24"/>
                                  <w:szCs w:val="24"/>
                                </w:rPr>
                              </w:pPr>
                              <w:bookmarkStart w:id="95"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0" style="position:absolute;left:0;text-align:left;margin-left:82.5pt;margin-top:43.05pt;width:248.55pt;height:163.65pt;z-index:251770880"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">
                <v:shape id="图片 410" o:spid="_x0000_s1081"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96" o:title=""/>
                  <v:path arrowok="t"/>
                </v:shape>
                <v:shape id="文本框 411" o:spid="_x0000_s1082"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540D10" w:rsidRPr="00E83298" w:rsidRDefault="00540D10" w:rsidP="00B579FD">
                        <w:pPr>
                          <w:pStyle w:val="aff"/>
                          <w:spacing w:before="163" w:after="163"/>
                          <w:jc w:val="center"/>
                          <w:rPr>
                            <w:rFonts w:eastAsia="宋体"/>
                            <w:sz w:val="24"/>
                            <w:szCs w:val="24"/>
                          </w:rPr>
                        </w:pPr>
                        <w:bookmarkStart w:id="96"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5A3048">
        <w:instrText xml:space="preserve"> ADDIN EN.CITE &lt;EndNote&gt;&lt;Cite&gt;&lt;Author&gt;Sumner&lt;/Author&gt;&lt;Year&gt;2013&lt;/Year&gt;&lt;RecNum&gt;99&lt;/RecNum&gt;&lt;DisplayText&gt;[47]&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5A3048">
        <w:t>[</w:t>
      </w:r>
      <w:hyperlink w:anchor="_ENREF_47" w:tooltip="Sumner, 2013 #99" w:history="1">
        <w:r w:rsidR="00B85D53">
          <w:t>47</w:t>
        </w:r>
      </w:hyperlink>
      <w:r w:rsidR="005A3048">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97" w:name="_Toc507394604"/>
      <w:r>
        <w:rPr>
          <w:rFonts w:hint="eastAsia"/>
        </w:rPr>
        <w:t>形状参数优化</w:t>
      </w:r>
      <w:bookmarkEnd w:id="97"/>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1D4D7E" w:rsidRPr="001D4D7E">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D4D7E" w:rsidRPr="001D4D7E">
        <w:rPr>
          <w:noProof/>
          <w:vertAlign w:val="superscript"/>
        </w:rPr>
        <w:t>[</w:t>
      </w:r>
      <w:hyperlink w:anchor="_ENREF_44" w:tooltip="Zhu, 2012 #96" w:history="1">
        <w:r w:rsidR="00B85D53" w:rsidRPr="001D4D7E">
          <w:rPr>
            <w:noProof/>
            <w:vertAlign w:val="superscript"/>
          </w:rPr>
          <w:t>44</w:t>
        </w:r>
      </w:hyperlink>
      <w:r w:rsidR="001D4D7E" w:rsidRPr="001D4D7E">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5</w:t>
            </w:r>
            <w:r>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74976"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540D10" w:rsidRPr="001C1CB3" w:rsidRDefault="00540D10" w:rsidP="004643D7">
                              <w:pPr>
                                <w:pStyle w:val="aff"/>
                                <w:spacing w:before="163" w:after="163"/>
                                <w:jc w:val="center"/>
                                <w:rPr>
                                  <w:rFonts w:eastAsia="宋体"/>
                                  <w:sz w:val="24"/>
                                  <w:szCs w:val="24"/>
                                </w:rPr>
                              </w:pPr>
                              <w:bookmarkStart w:id="98"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3" style="position:absolute;left:0;text-align:left;margin-left:-.35pt;margin-top:141.4pt;width:413.85pt;height:287.3pt;z-index:251774976"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MQV1A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uyi30l81uAREvIK0wjo+glh+evibFL&#10;omHwwCYMU/sKPkUl21koOykMSqnfHdpHfcgvnIZBC4NsFprvGoLtq3ohIPM49XpB98KqF0RTLyTU&#10;xtB540Qw0LbqxULL+g0QY46vwBERFN6ahbYXF9aPU5jRlM3nTsl3wWtxo6B3+n6AML/eviFadby2&#10;kN6XsucWyfbo7XVdTap5YwF4x30E1qMI3McF8NxJbkK6su6m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DN0xBX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84"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98" o:title=""/>
                  <v:path arrowok="t"/>
                </v:shape>
                <v:shape id="文本框 414" o:spid="_x0000_s1085"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540D10" w:rsidRPr="001C1CB3" w:rsidRDefault="00540D10" w:rsidP="004643D7">
                        <w:pPr>
                          <w:pStyle w:val="aff"/>
                          <w:spacing w:before="163" w:after="163"/>
                          <w:jc w:val="center"/>
                          <w:rPr>
                            <w:rFonts w:eastAsia="宋体"/>
                            <w:sz w:val="24"/>
                            <w:szCs w:val="24"/>
                          </w:rPr>
                        </w:pPr>
                        <w:bookmarkStart w:id="99"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9"/>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B85D53">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B85D53">
        <w:rPr>
          <w:noProof/>
        </w:rPr>
        <w:t>[</w:t>
      </w:r>
      <w:hyperlink w:anchor="_ENREF_44" w:tooltip="Zhu, 2012 #96" w:history="1">
        <w:r w:rsidR="00B85D53">
          <w:rPr>
            <w:noProof/>
          </w:rPr>
          <w:t>44</w:t>
        </w:r>
      </w:hyperlink>
      <w:r w:rsidR="00B85D53">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85216"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D52319" w:rsidRDefault="00540D10" w:rsidP="007445F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86" type="#_x0000_t202" style="position:absolute;left:0;text-align:left;margin-left:-.05pt;margin-top:342.15pt;width:413.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DrT9CV&#10;RwIAAHgEAAAOAAAAAAAAAAAAAAAAAC4CAABkcnMvZTJvRG9jLnhtbFBLAQItABQABgAIAAAAIQAk&#10;MRqs4AAAAAkBAAAPAAAAAAAAAAAAAAAAAKEEAABkcnMvZG93bnJldi54bWxQSwUGAAAAAAQABADz&#10;AAAArgUAAAAA&#10;" stroked="f">
                <v:textbox style="mso-fit-shape-to-text:t" inset="0,0,0,0">
                  <w:txbxContent>
                    <w:p w:rsidR="00540D10" w:rsidRPr="00D52319" w:rsidRDefault="00540D10" w:rsidP="007445F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p>
                  </w:txbxContent>
                </v:textbox>
                <w10:wrap type="topAndBottom"/>
              </v:shape>
            </w:pict>
          </mc:Fallback>
        </mc:AlternateContent>
      </w:r>
      <w:r>
        <w:rPr>
          <w:rFonts w:hint="eastAsia"/>
          <w:noProof/>
        </w:rPr>
        <w:drawing>
          <wp:anchor distT="0" distB="0" distL="114300" distR="114300" simplePos="0" relativeHeight="251783168"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99">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t>3</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t>1</w:t>
      </w:r>
      <w:r w:rsidR="00F3003E">
        <w:fldChar w:fldCharType="end"/>
      </w:r>
      <w:r>
        <w:rPr>
          <w:rFonts w:hint="eastAsia"/>
        </w:rPr>
        <w:t>基于视频序列的机械模型仿真算法流程图</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模型运动优化详细数据</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78048"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4A6EC7" w:rsidRDefault="00540D10" w:rsidP="0021316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87" type="#_x0000_t202" style="position:absolute;left:0;text-align:left;margin-left:-.05pt;margin-top:589.25pt;width:413.8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gt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Pii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CYK&#10;iC1IAgAAeAQAAA4AAAAAAAAAAAAAAAAALgIAAGRycy9lMm9Eb2MueG1sUEsBAi0AFAAGAAgAAAAh&#10;ANWL9F7hAAAACwEAAA8AAAAAAAAAAAAAAAAAogQAAGRycy9kb3ducmV2LnhtbFBLBQYAAAAABAAE&#10;APMAAACwBQAAAAA=&#10;" stroked="f">
                <v:textbox style="mso-fit-shape-to-text:t" inset="0,0,0,0">
                  <w:txbxContent>
                    <w:p w:rsidR="00540D10" w:rsidRPr="004A6EC7" w:rsidRDefault="00540D10" w:rsidP="0021316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p>
                  </w:txbxContent>
                </v:textbox>
                <w10:wrap type="topAndBottom"/>
              </v:shape>
            </w:pict>
          </mc:Fallback>
        </mc:AlternateContent>
      </w:r>
      <w:r>
        <w:rPr>
          <w:noProof/>
        </w:rPr>
        <w:drawing>
          <wp:anchor distT="0" distB="0" distL="114300" distR="114300" simplePos="0" relativeHeight="251776000"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00">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82144"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540D10" w:rsidRPr="00842EE7" w:rsidRDefault="00540D10" w:rsidP="006F2886">
                              <w:pPr>
                                <w:pStyle w:val="aff"/>
                                <w:spacing w:before="163" w:after="163"/>
                                <w:rPr>
                                  <w:rFonts w:ascii="Calibri" w:eastAsia="黑体" w:hAnsi="Calibri"/>
                                  <w:sz w:val="28"/>
                                  <w:szCs w:val="28"/>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88" style="position:absolute;left:0;text-align:left;margin-left:-.35pt;margin-top:16.55pt;width:413.9pt;height:584.1pt;z-index:25178214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8WPg2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89"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02" o:title=""/>
                  <v:path arrowok="t"/>
                </v:shape>
                <v:shape id="文本框 418" o:spid="_x0000_s1090"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540D10" w:rsidRPr="00842EE7" w:rsidRDefault="00540D10" w:rsidP="006F2886">
                        <w:pPr>
                          <w:pStyle w:val="aff"/>
                          <w:spacing w:before="163" w:after="163"/>
                          <w:rPr>
                            <w:rFonts w:ascii="Calibri" w:eastAsia="黑体" w:hAnsi="Calibri"/>
                            <w:sz w:val="28"/>
                            <w:szCs w:val="28"/>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89312"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540D10" w:rsidRPr="003A4469" w:rsidRDefault="00540D10" w:rsidP="00C478E9">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1" style="position:absolute;left:0;text-align:left;margin-left:.3pt;margin-top:121.65pt;width:413.8pt;height:280.35pt;z-index:25178931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7TUNF+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092"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04" o:title=""/>
                  <v:path arrowok="t"/>
                </v:shape>
                <v:shape id="文本框 423" o:spid="_x0000_s1093"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540D10" w:rsidRPr="003A4469" w:rsidRDefault="00540D10" w:rsidP="00C478E9">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93408"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540D10" w:rsidRPr="000D6CCF" w:rsidRDefault="00540D10" w:rsidP="004042FC">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rsidR="004042FC">
                                <w:t>两</w:t>
                              </w:r>
                              <w:r w:rsidR="004042FC">
                                <w:rPr>
                                  <w:rFonts w:hint="eastAsia"/>
                                </w:rPr>
                                <w:t>种优化算法</w:t>
                              </w:r>
                              <w:r w:rsidR="004042FC">
                                <w:t>对比图。左图</w:t>
                              </w:r>
                              <w:r w:rsidR="004042FC">
                                <w:rPr>
                                  <w:rFonts w:hint="eastAsia"/>
                                </w:rPr>
                                <w:t>为本章介绍的通过模拟退火算法得到的模型参数优化结果</w:t>
                              </w:r>
                              <w:r w:rsidR="004042FC">
                                <w:t>图</w:t>
                              </w:r>
                              <w:r w:rsidR="004042FC">
                                <w:rPr>
                                  <w:rFonts w:hint="eastAsia"/>
                                </w:rPr>
                                <w:t>。</w:t>
                              </w:r>
                              <w:r w:rsidR="004042FC">
                                <w:t>右图</w:t>
                              </w:r>
                              <w:r w:rsidR="004042FC">
                                <w:rPr>
                                  <w:rFonts w:hint="eastAsia"/>
                                </w:rPr>
                                <w:t>为通过梯度下降</w:t>
                              </w:r>
                              <w:r w:rsidR="004042FC">
                                <w:t>算法</w:t>
                              </w:r>
                              <w:r w:rsidR="004042FC">
                                <w:rPr>
                                  <w:rFonts w:hint="eastAsia"/>
                                </w:rPr>
                                <w:t>优化得到的结果图。图中</w:t>
                              </w:r>
                              <w:r w:rsidR="004042FC">
                                <w:t>红色</w:t>
                              </w:r>
                              <w:r w:rsidR="004042FC">
                                <w:rPr>
                                  <w:rFonts w:hint="eastAsia"/>
                                </w:rPr>
                                <w:t>的线显示了采用梯度下降算法</w:t>
                              </w:r>
                              <w:r w:rsidR="004042FC">
                                <w:t>得到</w:t>
                              </w:r>
                              <w:r w:rsidR="004042FC">
                                <w:rPr>
                                  <w:rFonts w:hint="eastAsia"/>
                                </w:rPr>
                                <w:t>的结果与</w:t>
                              </w:r>
                              <w:r w:rsidR="004042FC">
                                <w:t>图像</w:t>
                              </w:r>
                              <w:r w:rsidR="004042FC">
                                <w:rPr>
                                  <w:rFonts w:hint="eastAsia"/>
                                </w:rPr>
                                <w:t>种的边界匹配误差比较大</w:t>
                              </w:r>
                              <w:r w:rsidR="004042F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094" style="position:absolute;left:0;text-align:left;margin-left:.3pt;margin-top:.25pt;width:413.85pt;height:224.1pt;z-index:25179340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jGl1A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e9w2SuFzcAidWQV5hGzvALCc9fMedn&#10;zMLggU0Ypv4FfIpKb8ZUNxIlpbY/HtpHfcgvnFKygUE2pu6HFcP2VT1TkHmceq1gW2HeCmpVTzXU&#10;Rha8CSIYWF+1YmF1/RqIMcFX4IgpDm+NqW/FqY/jFGY0F5NJUIpd8EpdG+idsR8gzC+3r5k1Da89&#10;pPe5brnF8j16R91Qk2ay8gB84D4CG1EE7uMCeB6kMCFDWTfTHEfw/XXQuvuf4/R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">
                <v:shape id="图片 425" o:spid="_x0000_s1095"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06" o:title=""/>
                  <v:path arrowok="t"/>
                </v:shape>
                <v:shape id="文本框 426" o:spid="_x0000_s1096"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540D10" w:rsidRPr="000D6CCF" w:rsidRDefault="00540D10" w:rsidP="004042FC">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rsidR="004042FC">
                          <w:t>两</w:t>
                        </w:r>
                        <w:r w:rsidR="004042FC">
                          <w:rPr>
                            <w:rFonts w:hint="eastAsia"/>
                          </w:rPr>
                          <w:t>种优化算法</w:t>
                        </w:r>
                        <w:r w:rsidR="004042FC">
                          <w:t>对比图。左图</w:t>
                        </w:r>
                        <w:r w:rsidR="004042FC">
                          <w:rPr>
                            <w:rFonts w:hint="eastAsia"/>
                          </w:rPr>
                          <w:t>为本章介绍的通过模拟退火算法得到的模型参数优化结果</w:t>
                        </w:r>
                        <w:r w:rsidR="004042FC">
                          <w:t>图</w:t>
                        </w:r>
                        <w:r w:rsidR="004042FC">
                          <w:rPr>
                            <w:rFonts w:hint="eastAsia"/>
                          </w:rPr>
                          <w:t>。</w:t>
                        </w:r>
                        <w:r w:rsidR="004042FC">
                          <w:t>右图</w:t>
                        </w:r>
                        <w:r w:rsidR="004042FC">
                          <w:rPr>
                            <w:rFonts w:hint="eastAsia"/>
                          </w:rPr>
                          <w:t>为通过梯度下降</w:t>
                        </w:r>
                        <w:r w:rsidR="004042FC">
                          <w:t>算法</w:t>
                        </w:r>
                        <w:r w:rsidR="004042FC">
                          <w:rPr>
                            <w:rFonts w:hint="eastAsia"/>
                          </w:rPr>
                          <w:t>优化得到的结果图。图中</w:t>
                        </w:r>
                        <w:r w:rsidR="004042FC">
                          <w:t>红色</w:t>
                        </w:r>
                        <w:r w:rsidR="004042FC">
                          <w:rPr>
                            <w:rFonts w:hint="eastAsia"/>
                          </w:rPr>
                          <w:t>的线显示了采用梯度下降算法</w:t>
                        </w:r>
                        <w:r w:rsidR="004042FC">
                          <w:t>得到</w:t>
                        </w:r>
                        <w:r w:rsidR="004042FC">
                          <w:rPr>
                            <w:rFonts w:hint="eastAsia"/>
                          </w:rPr>
                          <w:t>的结果与</w:t>
                        </w:r>
                        <w:r w:rsidR="004042FC">
                          <w:t>图像</w:t>
                        </w:r>
                        <w:r w:rsidR="004042FC">
                          <w:rPr>
                            <w:rFonts w:hint="eastAsia"/>
                          </w:rPr>
                          <w:t>种的边界匹配误差比较大</w:t>
                        </w:r>
                        <w:r w:rsidR="004042FC">
                          <w:t>。</w:t>
                        </w:r>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rPr>
          <w:rFonts w:hint="eastAsia"/>
        </w:rPr>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w:t>
      </w:r>
      <w:r w:rsidR="008E4080">
        <w:rPr>
          <w:rFonts w:hint="eastAsia"/>
        </w:rPr>
        <w:t>模型</w:t>
      </w:r>
      <w:r w:rsidR="008E4080">
        <w:rPr>
          <w:rFonts w:hint="eastAsia"/>
        </w:rPr>
        <w:t>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rPr>
          <w:rFonts w:hint="eastAsia"/>
        </w:rPr>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w:t>
      </w:r>
      <w:r w:rsidR="009C6199">
        <w:rPr>
          <w:rFonts w:hint="eastAsia"/>
        </w:rPr>
        <w:t>有效的</w:t>
      </w:r>
      <w:r w:rsidR="009C6199">
        <w:rPr>
          <w:rFonts w:hint="eastAsia"/>
        </w:rPr>
        <w:t>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bookmarkStart w:id="100" w:name="_GoBack"/>
      <w:bookmarkEnd w:id="100"/>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07"/>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01" w:name="_Toc507394606"/>
      <w:r>
        <w:rPr>
          <w:rFonts w:hint="eastAsia"/>
        </w:rPr>
        <w:lastRenderedPageBreak/>
        <w:t>基于关节</w:t>
      </w:r>
      <w:r w:rsidR="004802B5">
        <w:rPr>
          <w:rFonts w:hint="eastAsia"/>
        </w:rPr>
        <w:t>优化</w:t>
      </w:r>
      <w:r>
        <w:rPr>
          <w:rFonts w:hint="eastAsia"/>
        </w:rPr>
        <w:t>的机械模型装箱方法</w:t>
      </w:r>
      <w:bookmarkEnd w:id="101"/>
    </w:p>
    <w:p w:rsidR="009F5760" w:rsidRDefault="00C402DF" w:rsidP="00C402DF">
      <w:pPr>
        <w:pStyle w:val="21"/>
      </w:pPr>
      <w:bookmarkStart w:id="102" w:name="_Toc507394607"/>
      <w:r>
        <w:rPr>
          <w:rFonts w:hint="eastAsia"/>
        </w:rPr>
        <w:t>引言</w:t>
      </w:r>
      <w:bookmarkEnd w:id="102"/>
    </w:p>
    <w:p w:rsidR="00306D97" w:rsidRDefault="00F0278F" w:rsidP="00FF01D1">
      <w:pPr>
        <w:pStyle w:val="21"/>
      </w:pPr>
      <w:bookmarkStart w:id="103" w:name="_Toc507394608"/>
      <w:r>
        <w:t>本章小结</w:t>
      </w:r>
      <w:bookmarkEnd w:id="103"/>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04" w:name="_Toc507394609"/>
      <w:r>
        <w:rPr>
          <w:rFonts w:hint="eastAsia"/>
        </w:rPr>
        <w:lastRenderedPageBreak/>
        <w:t>实时精确的半规则</w:t>
      </w:r>
      <w:r w:rsidR="004802B5">
        <w:rPr>
          <w:rFonts w:hint="eastAsia"/>
        </w:rPr>
        <w:t>网格化方法</w:t>
      </w:r>
      <w:bookmarkEnd w:id="104"/>
    </w:p>
    <w:p w:rsidR="00672FFE" w:rsidRDefault="004802B5" w:rsidP="004802B5">
      <w:pPr>
        <w:pStyle w:val="21"/>
      </w:pPr>
      <w:bookmarkStart w:id="105" w:name="_Toc507394610"/>
      <w:r>
        <w:rPr>
          <w:rFonts w:hint="eastAsia"/>
        </w:rPr>
        <w:t>引言</w:t>
      </w:r>
      <w:bookmarkEnd w:id="10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40A60">
        <w:instrText xml:space="preserve"> ADDIN EN.CITE &lt;EndNote&gt;&lt;Cite&gt;&lt;Author&gt;Mallat&lt;/Author&gt;&lt;Year&gt;1989&lt;/Year&gt;&lt;RecNum&gt;1&lt;/RecNum&gt;&lt;DisplayText&gt;[56]&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40A60">
        <w:rPr>
          <w:noProof/>
        </w:rPr>
        <w:t>[</w:t>
      </w:r>
      <w:hyperlink w:anchor="_ENREF_56" w:tooltip="Mallat, 1989 #1" w:history="1">
        <w:r w:rsidR="00B85D53">
          <w:rPr>
            <w:noProof/>
          </w:rPr>
          <w:t>56</w:t>
        </w:r>
      </w:hyperlink>
      <w:r w:rsidR="00840A60">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40A60">
        <w:rPr>
          <w:vertAlign w:val="superscript"/>
        </w:rPr>
        <w:instrText xml:space="preserve"> ADDIN EN.CITE &lt;EndNote&gt;&lt;Cite&gt;&lt;Author&gt;Certain&lt;/Author&gt;&lt;Year&gt;1996&lt;/Year&gt;&lt;RecNum&gt;2&lt;/RecNum&gt;&lt;DisplayText&gt;[5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40A60">
        <w:rPr>
          <w:noProof/>
          <w:vertAlign w:val="superscript"/>
        </w:rPr>
        <w:t>[</w:t>
      </w:r>
      <w:hyperlink w:anchor="_ENREF_57" w:tooltip="Certain, 1996 #2" w:history="1">
        <w:r w:rsidR="00B85D53">
          <w:rPr>
            <w:noProof/>
            <w:vertAlign w:val="superscript"/>
          </w:rPr>
          <w:t>57</w:t>
        </w:r>
      </w:hyperlink>
      <w:r w:rsidR="00840A60">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840A60">
        <w:rPr>
          <w:vertAlign w:val="superscript"/>
        </w:rPr>
        <w:instrText xml:space="preserve"> ADDIN EN.CITE &lt;EndNote&gt;&lt;Cite&gt;&lt;Author&gt;Roudet&lt;/Author&gt;&lt;Year&gt;2007&lt;/Year&gt;&lt;RecNum&gt;3&lt;/RecNum&gt;&lt;DisplayText&gt;[58]&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40A60">
        <w:rPr>
          <w:noProof/>
          <w:vertAlign w:val="superscript"/>
        </w:rPr>
        <w:t>[</w:t>
      </w:r>
      <w:hyperlink w:anchor="_ENREF_58" w:tooltip="Roudet, 2007 #3" w:history="1">
        <w:r w:rsidR="00B85D53">
          <w:rPr>
            <w:noProof/>
            <w:vertAlign w:val="superscript"/>
          </w:rPr>
          <w:t>58</w:t>
        </w:r>
      </w:hyperlink>
      <w:r w:rsidR="00840A60">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 </w:instrText>
      </w:r>
      <w:r w:rsidR="00840A60">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DATA </w:instrText>
      </w:r>
      <w:r w:rsidR="00840A60">
        <w:fldChar w:fldCharType="end"/>
      </w:r>
      <w:r w:rsidR="00B920CB">
        <w:fldChar w:fldCharType="separate"/>
      </w:r>
      <w:r w:rsidR="00840A60">
        <w:rPr>
          <w:noProof/>
        </w:rPr>
        <w:t>[</w:t>
      </w:r>
      <w:hyperlink w:anchor="_ENREF_59" w:tooltip="Khodakovsky, 2004 #4" w:history="1">
        <w:r w:rsidR="00B85D53">
          <w:rPr>
            <w:noProof/>
          </w:rPr>
          <w:t>59-63</w:t>
        </w:r>
      </w:hyperlink>
      <w:r w:rsidR="00840A60">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40A60">
        <w:rPr>
          <w:vertAlign w:val="superscript"/>
        </w:rPr>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40A60">
        <w:rPr>
          <w:noProof/>
          <w:vertAlign w:val="superscript"/>
        </w:rPr>
        <w:t>[</w:t>
      </w:r>
      <w:hyperlink w:anchor="_ENREF_64" w:tooltip="Garland, 1997 #9" w:history="1">
        <w:r w:rsidR="00B85D53">
          <w:rPr>
            <w:noProof/>
            <w:vertAlign w:val="superscript"/>
          </w:rPr>
          <w:t>64</w:t>
        </w:r>
      </w:hyperlink>
      <w:r w:rsidR="00840A6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06" w:name="_Toc507394611"/>
      <w:r>
        <w:rPr>
          <w:rFonts w:hint="eastAsia"/>
        </w:rPr>
        <w:t>相关背景</w:t>
      </w:r>
      <w:bookmarkEnd w:id="106"/>
    </w:p>
    <w:p w:rsidR="003C615B" w:rsidRDefault="003C615B" w:rsidP="003C615B">
      <w:pPr>
        <w:pStyle w:val="31"/>
      </w:pPr>
      <w:bookmarkStart w:id="107" w:name="_Toc507394612"/>
      <w:r>
        <w:rPr>
          <w:rFonts w:hint="eastAsia"/>
        </w:rPr>
        <w:t>半规则网格与多分辨率分析</w:t>
      </w:r>
      <w:bookmarkEnd w:id="10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80768" behindDoc="0" locked="0" layoutInCell="1" allowOverlap="1" wp14:anchorId="53D86933" wp14:editId="30489A4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540D10" w:rsidRPr="00826737" w:rsidRDefault="00540D10" w:rsidP="002D2C15">
                              <w:pPr>
                                <w:pStyle w:val="aff"/>
                                <w:spacing w:before="163" w:after="163"/>
                                <w:ind w:firstLine="360"/>
                                <w:rPr>
                                  <w:rFonts w:ascii="黑体" w:eastAsia="黑体" w:hAnsi="黑体"/>
                                  <w:sz w:val="26"/>
                                  <w:szCs w:val="26"/>
                                </w:rPr>
                              </w:pPr>
                              <w:bookmarkStart w:id="108"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3D86933" id="组合 17" o:spid="_x0000_s1097" style="position:absolute;left:0;text-align:left;margin-left:0;margin-top:12.85pt;width:413.85pt;height:224.5pt;z-index:25168076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Yc3Q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zTrx6fNV6q4BkiMAk5hlFnN&#10;zgVcf0mtW1IDzw1swhPq3sCnrFU3i1QvRaRS5sNj+6gP3MJpRDp4vmaR/a6lOLbqVxJYB5duEMwg&#10;rAZBts1CQV8AkxCNF8HAuHoQS6Oad1AUc7wFjqhkcNcscoO4cOERhZeZ8fncK4XpdymvNMzMMAsQ&#10;5rfbd9ToniQH9L5WQ13R/F5pB13fj3reOgDe1z0CG1CEuscF1LiX/LvoW7p/w/Hhvb32Wvv/NE7+&#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">
                <v:shape id="图片 4" o:spid="_x0000_s109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09" o:title=""/>
                  <v:path arrowok="t"/>
                </v:shape>
                <v:shape id="文本框 1" o:spid="_x0000_s109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540D10" w:rsidRPr="00826737" w:rsidRDefault="00540D10" w:rsidP="002D2C15">
                        <w:pPr>
                          <w:pStyle w:val="aff"/>
                          <w:spacing w:before="163" w:after="163"/>
                          <w:ind w:firstLine="360"/>
                          <w:rPr>
                            <w:rFonts w:ascii="黑体" w:eastAsia="黑体" w:hAnsi="黑体"/>
                            <w:sz w:val="26"/>
                            <w:szCs w:val="26"/>
                          </w:rPr>
                        </w:pPr>
                        <w:bookmarkStart w:id="109"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0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10" w:name="_Toc507394613"/>
      <w:r>
        <w:rPr>
          <w:rFonts w:hint="eastAsia"/>
        </w:rPr>
        <w:t>网格</w:t>
      </w:r>
      <w:r w:rsidR="003C615B">
        <w:rPr>
          <w:rFonts w:hint="eastAsia"/>
        </w:rPr>
        <w:t>半规则化算法</w:t>
      </w:r>
      <w:r w:rsidR="0070552A">
        <w:rPr>
          <w:rFonts w:hint="eastAsia"/>
        </w:rPr>
        <w:t>综述</w:t>
      </w:r>
      <w:bookmarkEnd w:id="11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40A60">
        <w:rPr>
          <w:vertAlign w:val="superscript"/>
        </w:rPr>
        <w:instrText xml:space="preserve"> ADDIN EN.CITE &lt;EndNote&gt;&lt;Cite&gt;&lt;Author&gt;Payan&lt;/Author&gt;&lt;Year&gt;2015&lt;/Year&gt;&lt;RecNum&gt;12&lt;/RecNum&gt;&lt;DisplayText&gt;[65]&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40A60">
        <w:rPr>
          <w:noProof/>
          <w:vertAlign w:val="superscript"/>
        </w:rPr>
        <w:t>[</w:t>
      </w:r>
      <w:hyperlink w:anchor="_ENREF_65" w:tooltip="Payan, 2015 #12" w:history="1">
        <w:r w:rsidR="00B85D53">
          <w:rPr>
            <w:noProof/>
            <w:vertAlign w:val="superscript"/>
          </w:rPr>
          <w:t>65</w:t>
        </w:r>
      </w:hyperlink>
      <w:r w:rsidR="00840A6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2816" behindDoc="0" locked="0" layoutInCell="1" allowOverlap="1" wp14:anchorId="6C544E77" wp14:editId="79532AE8">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540D10" w:rsidRPr="00E12106" w:rsidRDefault="00540D10" w:rsidP="00000F38">
                              <w:pPr>
                                <w:pStyle w:val="aff"/>
                                <w:spacing w:before="163" w:after="163"/>
                                <w:ind w:firstLine="360"/>
                                <w:rPr>
                                  <w:rFonts w:eastAsia="宋体"/>
                                  <w:sz w:val="24"/>
                                  <w:szCs w:val="24"/>
                                </w:rPr>
                              </w:pPr>
                              <w:bookmarkStart w:id="111"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544E77" id="组合 8" o:spid="_x0000_s1100" style="position:absolute;left:0;text-align:left;margin-left:0;margin-top:7.45pt;width:413.9pt;height:446.65pt;z-index:25168281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">
                <v:shape id="图片 6" o:spid="_x0000_s110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11" o:title=""/>
                  <v:path arrowok="t"/>
                </v:shape>
                <v:shape id="文本框 7" o:spid="_x0000_s110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40D10" w:rsidRPr="00E12106" w:rsidRDefault="00540D10" w:rsidP="00000F38">
                        <w:pPr>
                          <w:pStyle w:val="aff"/>
                          <w:spacing w:before="163" w:after="163"/>
                          <w:ind w:firstLine="360"/>
                          <w:rPr>
                            <w:rFonts w:eastAsia="宋体"/>
                            <w:sz w:val="24"/>
                            <w:szCs w:val="24"/>
                          </w:rPr>
                        </w:pPr>
                        <w:bookmarkStart w:id="112"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12"/>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40A60">
        <w:instrText xml:space="preserve"> ADDIN EN.CITE &lt;EndNote&gt;&lt;Cite&gt;&lt;Author&gt;Alliez&lt;/Author&gt;&lt;Year&gt;2002&lt;/Year&gt;&lt;RecNum&gt;13&lt;/RecNum&gt;&lt;DisplayText&gt;[66, 67]&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40A60">
        <w:rPr>
          <w:noProof/>
        </w:rPr>
        <w:t>[</w:t>
      </w:r>
      <w:hyperlink w:anchor="_ENREF_66" w:tooltip="Alliez, 2002 #13" w:history="1">
        <w:r w:rsidR="00B85D53">
          <w:rPr>
            <w:noProof/>
          </w:rPr>
          <w:t>66</w:t>
        </w:r>
      </w:hyperlink>
      <w:r w:rsidR="00840A60">
        <w:rPr>
          <w:noProof/>
        </w:rPr>
        <w:t xml:space="preserve">, </w:t>
      </w:r>
      <w:hyperlink w:anchor="_ENREF_67" w:tooltip="Schreiner, 2004 #14" w:history="1">
        <w:r w:rsidR="00B85D53">
          <w:rPr>
            <w:noProof/>
          </w:rPr>
          <w:t>67</w:t>
        </w:r>
      </w:hyperlink>
      <w:r w:rsidR="00840A60">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40A60">
        <w:instrText xml:space="preserve"> ADDIN EN.CITE &lt;EndNote&gt;&lt;Cite&gt;&lt;Author&gt;Floater&lt;/Author&gt;&lt;Year&gt;2005&lt;/Year&gt;&lt;RecNum&gt;15&lt;/RecNum&gt;&lt;DisplayText&gt;[68, 69]&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40A60">
        <w:rPr>
          <w:noProof/>
        </w:rPr>
        <w:t>[</w:t>
      </w:r>
      <w:hyperlink w:anchor="_ENREF_68" w:tooltip="Floater, 2005 #15" w:history="1">
        <w:r w:rsidR="00B85D53">
          <w:rPr>
            <w:noProof/>
          </w:rPr>
          <w:t>68</w:t>
        </w:r>
      </w:hyperlink>
      <w:r w:rsidR="00840A60">
        <w:rPr>
          <w:noProof/>
        </w:rPr>
        <w:t xml:space="preserve">, </w:t>
      </w:r>
      <w:hyperlink w:anchor="_ENREF_69" w:tooltip="Lee, 1998 #16" w:history="1">
        <w:r w:rsidR="00B85D53">
          <w:rPr>
            <w:noProof/>
          </w:rPr>
          <w:t>69</w:t>
        </w:r>
      </w:hyperlink>
      <w:r w:rsidR="00840A60">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113" w:name="_Toc507394614"/>
      <w:r>
        <w:rPr>
          <w:rFonts w:hint="eastAsia"/>
        </w:rPr>
        <w:t>网格</w:t>
      </w:r>
      <w:r w:rsidR="003C615B">
        <w:rPr>
          <w:rFonts w:hint="eastAsia"/>
        </w:rPr>
        <w:t>半规则化相关工作</w:t>
      </w:r>
      <w:bookmarkEnd w:id="113"/>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 </w:instrText>
      </w:r>
      <w:r w:rsidR="00840A60">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DATA </w:instrText>
      </w:r>
      <w:r w:rsidR="00840A60">
        <w:rPr>
          <w:vertAlign w:val="superscript"/>
        </w:rPr>
      </w:r>
      <w:r w:rsidR="00840A60">
        <w:rPr>
          <w:vertAlign w:val="superscript"/>
        </w:rPr>
        <w:fldChar w:fldCharType="end"/>
      </w:r>
      <w:r w:rsidRPr="0007238C">
        <w:rPr>
          <w:vertAlign w:val="superscript"/>
        </w:rPr>
      </w:r>
      <w:r w:rsidRPr="0007238C">
        <w:rPr>
          <w:vertAlign w:val="superscript"/>
        </w:rPr>
        <w:fldChar w:fldCharType="separate"/>
      </w:r>
      <w:r w:rsidR="00840A60">
        <w:rPr>
          <w:noProof/>
          <w:vertAlign w:val="superscript"/>
        </w:rPr>
        <w:t>[</w:t>
      </w:r>
      <w:hyperlink w:anchor="_ENREF_69" w:tooltip="Lee, 1998 #16" w:history="1">
        <w:r w:rsidR="00B85D53">
          <w:rPr>
            <w:noProof/>
            <w:vertAlign w:val="superscript"/>
          </w:rPr>
          <w:t>69</w:t>
        </w:r>
      </w:hyperlink>
      <w:r w:rsidR="00840A60">
        <w:rPr>
          <w:noProof/>
          <w:vertAlign w:val="superscript"/>
        </w:rPr>
        <w:t xml:space="preserve">, </w:t>
      </w:r>
      <w:hyperlink w:anchor="_ENREF_70" w:tooltip="Lounsbery, 1993 #17" w:history="1">
        <w:r w:rsidR="00B85D53">
          <w:rPr>
            <w:noProof/>
            <w:vertAlign w:val="superscript"/>
          </w:rPr>
          <w:t>70</w:t>
        </w:r>
      </w:hyperlink>
      <w:r w:rsidR="00840A6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 </w:instrText>
      </w:r>
      <w:r w:rsidR="00840A60">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DATA </w:instrText>
      </w:r>
      <w:r w:rsidR="00840A60">
        <w:fldChar w:fldCharType="end"/>
      </w:r>
      <w:r>
        <w:fldChar w:fldCharType="separate"/>
      </w:r>
      <w:r w:rsidR="00840A60">
        <w:rPr>
          <w:noProof/>
        </w:rPr>
        <w:t>[</w:t>
      </w:r>
      <w:hyperlink w:anchor="_ENREF_69" w:tooltip="Lee, 1998 #16" w:history="1">
        <w:r w:rsidR="00B85D53">
          <w:rPr>
            <w:noProof/>
          </w:rPr>
          <w:t>69</w:t>
        </w:r>
      </w:hyperlink>
      <w:r w:rsidR="00840A60">
        <w:rPr>
          <w:noProof/>
        </w:rPr>
        <w:t xml:space="preserve">, </w:t>
      </w:r>
      <w:hyperlink w:anchor="_ENREF_71" w:tooltip="Eck, 1995 #18" w:history="1">
        <w:r w:rsidR="00B85D53">
          <w:rPr>
            <w:noProof/>
          </w:rPr>
          <w:t>71</w:t>
        </w:r>
      </w:hyperlink>
      <w:r w:rsidR="00840A60">
        <w:rPr>
          <w:noProof/>
        </w:rPr>
        <w:t xml:space="preserve">, </w:t>
      </w:r>
      <w:hyperlink w:anchor="_ENREF_72" w:tooltip="Gioia, 1999 #19" w:history="1">
        <w:r w:rsidR="00B85D53">
          <w:rPr>
            <w:noProof/>
          </w:rPr>
          <w:t>72</w:t>
        </w:r>
      </w:hyperlink>
      <w:r w:rsidR="00840A60">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40A60">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40A60">
        <w:rPr>
          <w:noProof/>
        </w:rPr>
        <w:t>[</w:t>
      </w:r>
      <w:hyperlink w:anchor="_ENREF_73" w:tooltip="Guskov, 2000 #20" w:history="1">
        <w:r w:rsidR="00B85D53">
          <w:rPr>
            <w:noProof/>
          </w:rPr>
          <w:t>73</w:t>
        </w:r>
      </w:hyperlink>
      <w:r w:rsidR="00840A60">
        <w:rPr>
          <w:noProof/>
        </w:rPr>
        <w:t xml:space="preserve">, </w:t>
      </w:r>
      <w:hyperlink w:anchor="_ENREF_74" w:tooltip="Lee, 2000 #21" w:history="1">
        <w:r w:rsidR="00B85D53">
          <w:rPr>
            <w:noProof/>
          </w:rPr>
          <w:t>74</w:t>
        </w:r>
      </w:hyperlink>
      <w:r w:rsidR="00840A60">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 </w:instrText>
      </w:r>
      <w:r w:rsidR="00840A60">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5" w:tooltip="Hormann, 2001 #22" w:history="1">
        <w:r w:rsidR="00B85D53">
          <w:rPr>
            <w:noProof/>
          </w:rPr>
          <w:t>75-78</w:t>
        </w:r>
      </w:hyperlink>
      <w:r w:rsidR="00840A60">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 </w:instrText>
      </w:r>
      <w:r w:rsidR="00840A60">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9" w:tooltip="Denis, 2010 #26" w:history="1">
        <w:r w:rsidR="00B85D53">
          <w:rPr>
            <w:noProof/>
          </w:rPr>
          <w:t>79-81</w:t>
        </w:r>
      </w:hyperlink>
      <w:r w:rsidR="00840A60">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40A60">
        <w:rPr>
          <w:noProof/>
        </w:rPr>
        <w:t>[</w:t>
      </w:r>
      <w:hyperlink w:anchor="_ENREF_69" w:tooltip="Lee, 1998 #16" w:history="1">
        <w:r w:rsidR="00B85D53">
          <w:rPr>
            <w:noProof/>
          </w:rPr>
          <w:t>69</w:t>
        </w:r>
      </w:hyperlink>
      <w:r w:rsidR="00840A60">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40A60">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40A60">
        <w:rPr>
          <w:noProof/>
        </w:rPr>
        <w:t>[</w:t>
      </w:r>
      <w:hyperlink w:anchor="_ENREF_82" w:tooltip="Schroeder, 1992 #32" w:history="1">
        <w:r w:rsidR="00B85D53">
          <w:rPr>
            <w:noProof/>
          </w:rPr>
          <w:t>82</w:t>
        </w:r>
      </w:hyperlink>
      <w:r w:rsidR="00840A60">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40A60">
        <w:rPr>
          <w:noProof/>
          <w:vertAlign w:val="superscript"/>
        </w:rPr>
        <w:t>[</w:t>
      </w:r>
      <w:hyperlink w:anchor="_ENREF_83" w:tooltip="Rossignac, 1993 #33" w:history="1">
        <w:r w:rsidR="00B85D53">
          <w:rPr>
            <w:noProof/>
            <w:vertAlign w:val="superscript"/>
          </w:rPr>
          <w:t>83</w:t>
        </w:r>
      </w:hyperlink>
      <w:r w:rsidR="00840A60">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40A60">
        <w:rPr>
          <w:noProof/>
          <w:vertAlign w:val="superscript"/>
        </w:rPr>
        <w:t>[</w:t>
      </w:r>
      <w:hyperlink w:anchor="_ENREF_84" w:tooltip="Lindstrom, 2000 #34" w:history="1">
        <w:r w:rsidR="00B85D53">
          <w:rPr>
            <w:noProof/>
            <w:vertAlign w:val="superscript"/>
          </w:rPr>
          <w:t>84</w:t>
        </w:r>
      </w:hyperlink>
      <w:r w:rsidR="00840A60">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40A60">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40A60">
        <w:rPr>
          <w:noProof/>
        </w:rPr>
        <w:t>[</w:t>
      </w:r>
      <w:hyperlink w:anchor="_ENREF_85" w:tooltip="Schaefer, 2003 #35" w:history="1">
        <w:r w:rsidR="00B85D53">
          <w:rPr>
            <w:noProof/>
          </w:rPr>
          <w:t>85</w:t>
        </w:r>
      </w:hyperlink>
      <w:r w:rsidR="00840A60">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840A60">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40A60">
        <w:rPr>
          <w:noProof/>
        </w:rPr>
        <w:t>[</w:t>
      </w:r>
      <w:hyperlink w:anchor="_ENREF_86" w:tooltip="Gueziec, 1995 #36" w:history="1">
        <w:r w:rsidR="00B85D53">
          <w:rPr>
            <w:noProof/>
          </w:rPr>
          <w:t>86</w:t>
        </w:r>
      </w:hyperlink>
      <w:r w:rsidR="00840A60">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40A60">
        <w:rPr>
          <w:noProof/>
        </w:rPr>
        <w:t>[</w:t>
      </w:r>
      <w:hyperlink w:anchor="_ENREF_64" w:tooltip="Garland, 1997 #9" w:history="1">
        <w:r w:rsidR="00B85D53">
          <w:rPr>
            <w:noProof/>
          </w:rPr>
          <w:t>64</w:t>
        </w:r>
      </w:hyperlink>
      <w:r w:rsidR="00840A60">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40A60">
        <w:instrText xml:space="preserve"> ADDIN EN.CITE &lt;EndNote&gt;&lt;Cite&gt;&lt;Author&gt;Cabiddu&lt;/Author&gt;&lt;Year&gt;2015&lt;/Year&gt;&lt;RecNum&gt;37&lt;/RecNum&gt;&lt;DisplayText&gt;[87, 8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40A60">
        <w:rPr>
          <w:noProof/>
        </w:rPr>
        <w:t>[</w:t>
      </w:r>
      <w:hyperlink w:anchor="_ENREF_87" w:tooltip="Cabiddu, 2015 #37" w:history="1">
        <w:r w:rsidR="00B85D53">
          <w:rPr>
            <w:noProof/>
          </w:rPr>
          <w:t>87</w:t>
        </w:r>
      </w:hyperlink>
      <w:r w:rsidR="00840A60">
        <w:rPr>
          <w:noProof/>
        </w:rPr>
        <w:t xml:space="preserve">, </w:t>
      </w:r>
      <w:hyperlink w:anchor="_ENREF_88" w:tooltip="Xiong, 2008 #38" w:history="1">
        <w:r w:rsidR="00B85D53">
          <w:rPr>
            <w:noProof/>
          </w:rPr>
          <w:t>88</w:t>
        </w:r>
      </w:hyperlink>
      <w:r w:rsidR="00840A60">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840A60">
        <w:instrText xml:space="preserve"> ADDIN EN.CITE &lt;EndNote&gt;&lt;Cite&gt;&lt;Author&gt;Tatarchuk&lt;/Author&gt;&lt;Year&gt;2007&lt;/Year&gt;&lt;RecNum&gt;39&lt;/RecNum&gt;&lt;DisplayText&gt;[89]&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40A60">
        <w:rPr>
          <w:noProof/>
        </w:rPr>
        <w:t>[</w:t>
      </w:r>
      <w:hyperlink w:anchor="_ENREF_89" w:tooltip="Tatarchuk, 2007 #39" w:history="1">
        <w:r w:rsidR="00B85D53">
          <w:rPr>
            <w:noProof/>
          </w:rPr>
          <w:t>89</w:t>
        </w:r>
      </w:hyperlink>
      <w:r w:rsidR="00840A60">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840A60">
        <w:instrText xml:space="preserve"> ADDIN EN.CITE &lt;EndNote&gt;&lt;Cite&gt;&lt;Author&gt;Shontz&lt;/Author&gt;&lt;Year&gt;2013&lt;/Year&gt;&lt;RecNum&gt;40&lt;/RecNum&gt;&lt;DisplayText&gt;[9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40A60">
        <w:rPr>
          <w:noProof/>
        </w:rPr>
        <w:t>[</w:t>
      </w:r>
      <w:hyperlink w:anchor="_ENREF_90" w:tooltip="Shontz, 2013 #40" w:history="1">
        <w:r w:rsidR="00B85D53">
          <w:rPr>
            <w:noProof/>
          </w:rPr>
          <w:t>90</w:t>
        </w:r>
      </w:hyperlink>
      <w:r w:rsidR="00840A60">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40A60">
        <w:rPr>
          <w:noProof/>
        </w:rPr>
        <w:t>[</w:t>
      </w:r>
      <w:hyperlink w:anchor="_ENREF_64" w:tooltip="Garland, 1997 #9" w:history="1">
        <w:r w:rsidR="00B85D53">
          <w:rPr>
            <w:noProof/>
          </w:rPr>
          <w:t>64</w:t>
        </w:r>
      </w:hyperlink>
      <w:r w:rsidR="00840A60">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14"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1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40A60">
        <w:rPr>
          <w:noProof/>
        </w:rPr>
        <w:t>[</w:t>
      </w:r>
      <w:hyperlink w:anchor="_ENREF_64" w:tooltip="Garland, 1997 #9" w:history="1">
        <w:r w:rsidR="00B85D53">
          <w:rPr>
            <w:noProof/>
          </w:rPr>
          <w:t>64</w:t>
        </w:r>
      </w:hyperlink>
      <w:r w:rsidR="00840A60">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84864" behindDoc="0" locked="0" layoutInCell="1" allowOverlap="1" wp14:anchorId="06A1F3E8" wp14:editId="0E16B4DF">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540D10" w:rsidRPr="00AC20FB" w:rsidRDefault="00540D10" w:rsidP="00293329">
                              <w:pPr>
                                <w:pStyle w:val="aff"/>
                                <w:spacing w:before="163" w:after="163"/>
                                <w:ind w:firstLine="360"/>
                              </w:pPr>
                              <w:bookmarkStart w:id="115"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16" w:name="OLE_LINK136"/>
                              <w:bookmarkStart w:id="117" w:name="OLE_LINK137"/>
                              <w:bookmarkStart w:id="11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16"/>
                              <w:bookmarkEnd w:id="117"/>
                              <w:bookmarkEnd w:id="11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A1F3E8" id="组合 14" o:spid="_x0000_s1103" style="position:absolute;left:0;text-align:left;margin-left:0;margin-top:68.75pt;width:413.25pt;height:342.15pt;z-index:25168486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Kitu6QMAALg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ZqEnkbV&#10;XC/ugBKrIasQsDP8SsL1N8z5GbPw6oASXlL/Aj55qTdjqhuJkkLbtw/p0R6yC7uUbOAVG1P344rh&#10;9CqfKcg7uPStYFth3gpqVU01tAeUKqAJIhywvmzF3OrqNZTFBG+BLaY43DWmvhWnvn5L4YHmYjIJ&#10;RvUQvFG3BkZnPRKQ5pfb18yapqo9jIbnuq0slh0Ud22LpDszWXkgPlT+nkWofFxAlQcpPI+hs5un&#10;HN/f/66D1f4fjvN/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9yorbu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0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13" o:title=""/>
                  <v:path arrowok="t"/>
                </v:shape>
                <v:shape id="文本框 13" o:spid="_x0000_s110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40D10" w:rsidRPr="00AC20FB" w:rsidRDefault="00540D10" w:rsidP="00293329">
                        <w:pPr>
                          <w:pStyle w:val="aff"/>
                          <w:spacing w:before="163" w:after="163"/>
                          <w:ind w:firstLine="360"/>
                        </w:pPr>
                        <w:bookmarkStart w:id="119"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20" w:name="OLE_LINK136"/>
                        <w:bookmarkStart w:id="121" w:name="OLE_LINK137"/>
                        <w:bookmarkStart w:id="12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20"/>
                        <w:bookmarkEnd w:id="121"/>
                        <w:bookmarkEnd w:id="12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19"/>
                      </w:p>
                    </w:txbxContent>
                  </v:textbox>
                </v:shape>
                <w10:wrap type="topAndBottom"/>
              </v:group>
            </w:pict>
          </mc:Fallback>
        </mc:AlternateContent>
      </w:r>
    </w:p>
    <w:p w:rsidR="00333765" w:rsidRDefault="00C65D8B" w:rsidP="00C65D8B">
      <w:pPr>
        <w:pStyle w:val="21"/>
      </w:pPr>
      <w:bookmarkStart w:id="123" w:name="_Toc507394616"/>
      <w:r>
        <w:rPr>
          <w:rFonts w:hint="eastAsia"/>
        </w:rPr>
        <w:t>基于层次的网格并行简化</w:t>
      </w:r>
      <w:bookmarkEnd w:id="12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24" w:name="_Toc507394617"/>
      <w:r>
        <w:rPr>
          <w:rFonts w:hint="eastAsia"/>
        </w:rPr>
        <w:t>网格</w:t>
      </w:r>
      <w:r w:rsidR="0000280B">
        <w:rPr>
          <w:rFonts w:hint="eastAsia"/>
        </w:rPr>
        <w:t>分层</w:t>
      </w:r>
      <w:r>
        <w:rPr>
          <w:rFonts w:hint="eastAsia"/>
        </w:rPr>
        <w:t>并行</w:t>
      </w:r>
      <w:r w:rsidR="0000280B">
        <w:rPr>
          <w:rFonts w:hint="eastAsia"/>
        </w:rPr>
        <w:t>简化</w:t>
      </w:r>
      <w:bookmarkEnd w:id="12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86912" behindDoc="0" locked="0" layoutInCell="1" allowOverlap="1" wp14:anchorId="18257B39" wp14:editId="70F4F3A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540D10" w:rsidRPr="0030130E" w:rsidRDefault="00540D10" w:rsidP="00984126">
                              <w:pPr>
                                <w:pStyle w:val="aff"/>
                                <w:spacing w:before="163" w:after="163"/>
                                <w:ind w:firstLine="360"/>
                                <w:rPr>
                                  <w:rFonts w:eastAsia="宋体"/>
                                  <w:sz w:val="24"/>
                                  <w:szCs w:val="24"/>
                                </w:rPr>
                              </w:pPr>
                              <w:bookmarkStart w:id="125"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257B39" id="组合 19" o:spid="_x0000_s1106" style="position:absolute;left:0;text-align:left;margin-left:0;margin-top:64.05pt;width:413.55pt;height:218pt;z-index:25168691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">
                <v:shape id="文本框 15" o:spid="_x0000_s110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540D10" w:rsidRPr="0030130E" w:rsidRDefault="00540D10" w:rsidP="00984126">
                        <w:pPr>
                          <w:pStyle w:val="aff"/>
                          <w:spacing w:before="163" w:after="163"/>
                          <w:ind w:firstLine="360"/>
                          <w:rPr>
                            <w:rFonts w:eastAsia="宋体"/>
                            <w:sz w:val="24"/>
                            <w:szCs w:val="24"/>
                          </w:rPr>
                        </w:pPr>
                        <w:bookmarkStart w:id="126"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26"/>
                      </w:p>
                    </w:txbxContent>
                  </v:textbox>
                </v:shape>
                <v:shape id="图片 16" o:spid="_x0000_s110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15"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A876AB"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27" w:name="OLE_LINK16"/>
            <w:bookmarkStart w:id="128" w:name="OLE_LINK17"/>
          </w:p>
        </w:tc>
        <w:tc>
          <w:tcPr>
            <w:tcW w:w="6539" w:type="dxa"/>
            <w:vAlign w:val="center"/>
          </w:tcPr>
          <w:p w:rsidR="003D7D18" w:rsidRPr="001E202C" w:rsidRDefault="00A876AB"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sidRPr="001E202C">
              <w:t>)</w:t>
            </w:r>
          </w:p>
        </w:tc>
      </w:tr>
    </w:tbl>
    <w:bookmarkEnd w:id="127"/>
    <w:bookmarkEnd w:id="12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29" w:name="_Toc507402031"/>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sidRPr="00517E4C">
        <w:rPr>
          <w:rFonts w:hint="eastAsia"/>
        </w:rPr>
        <w:t>网格分层并行简化</w:t>
      </w:r>
      <w:r>
        <w:rPr>
          <w:rFonts w:hint="eastAsia"/>
        </w:rPr>
        <w:t>算法</w:t>
      </w:r>
      <w:bookmarkEnd w:id="12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30"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3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31" w:name="OLE_LINK1"/>
            <w:bookmarkStart w:id="132" w:name="OLE_LINK2"/>
            <w:bookmarkStart w:id="133" w:name="OLE_LINK3"/>
            <w:bookmarkStart w:id="134" w:name="OLE_LINK4"/>
            <w:bookmarkStart w:id="135" w:name="OLE_LINK5"/>
            <w:bookmarkStart w:id="136" w:name="OLE_LINK6"/>
            <w:bookmarkStart w:id="13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31"/>
            <w:bookmarkEnd w:id="132"/>
            <w:bookmarkEnd w:id="133"/>
            <w:bookmarkEnd w:id="134"/>
            <w:bookmarkEnd w:id="135"/>
            <w:bookmarkEnd w:id="136"/>
            <w:bookmarkEnd w:id="13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38" w:name="_Toc507394618"/>
      <w:bookmarkStart w:id="139" w:name="OLE_LINK13"/>
      <w:bookmarkStart w:id="140" w:name="OLE_LINK14"/>
      <w:bookmarkStart w:id="141" w:name="OLE_LINK139"/>
      <w:r>
        <w:rPr>
          <w:rFonts w:hint="eastAsia"/>
        </w:rPr>
        <w:t>网格表面参数化</w:t>
      </w:r>
      <w:bookmarkEnd w:id="138"/>
    </w:p>
    <w:bookmarkEnd w:id="139"/>
    <w:bookmarkEnd w:id="140"/>
    <w:bookmarkEnd w:id="141"/>
    <w:p w:rsidR="00F02BE5" w:rsidRDefault="004C0D8D" w:rsidP="00F02BE5">
      <w:pPr>
        <w:ind w:firstLine="480"/>
      </w:pPr>
      <w:r>
        <w:rPr>
          <w:rFonts w:hint="eastAsia"/>
        </w:rPr>
        <w:t>分</w:t>
      </w:r>
      <w:r>
        <w:t>层简化可以将输入的不规则网格</w:t>
      </w:r>
      <w:bookmarkStart w:id="142" w:name="OLE_LINK11"/>
      <w:bookmarkStart w:id="14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42"/>
      <w:bookmarkEnd w:id="143"/>
      <w:r>
        <w:t>简化成基网格</w:t>
      </w:r>
      <w:bookmarkStart w:id="144" w:name="OLE_LINK8"/>
      <w:bookmarkStart w:id="145" w:name="OLE_LINK9"/>
      <w:bookmarkStart w:id="14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44"/>
      <w:bookmarkEnd w:id="145"/>
      <w:bookmarkEnd w:id="14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53120" behindDoc="0" locked="0" layoutInCell="1" allowOverlap="1" wp14:anchorId="00332AA1" wp14:editId="45F70C60">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540D10" w:rsidRPr="00A927BB" w:rsidRDefault="00540D10" w:rsidP="009C72F8">
                            <w:pPr>
                              <w:pStyle w:val="aff"/>
                              <w:spacing w:before="163" w:after="163"/>
                              <w:rPr>
                                <w:rFonts w:eastAsia="宋体"/>
                                <w:sz w:val="24"/>
                                <w:szCs w:val="24"/>
                              </w:rPr>
                            </w:pPr>
                            <w:bookmarkStart w:id="147"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332AA1" id="文本框 3" o:spid="_x0000_s1109" type="#_x0000_t202" style="position:absolute;left:0;text-align:left;margin-left:0;margin-top:350.4pt;width:412.15pt;height:81.65pt;z-index:25165312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YWhf4&#10;RwIAAHgEAAAOAAAAAAAAAAAAAAAAAC4CAABkcnMvZTJvRG9jLnhtbFBLAQItABQABgAIAAAAIQAz&#10;5MNU4AAAAAgBAAAPAAAAAAAAAAAAAAAAAKEEAABkcnMvZG93bnJldi54bWxQSwUGAAAAAAQABADz&#10;AAAArgUAAAAA&#10;" stroked="f">
                <v:textbox style="mso-fit-shape-to-text:t" inset="0,0,0,0">
                  <w:txbxContent>
                    <w:p w:rsidR="00540D10" w:rsidRPr="00A927BB" w:rsidRDefault="00540D10" w:rsidP="009C72F8">
                      <w:pPr>
                        <w:pStyle w:val="aff"/>
                        <w:spacing w:before="163" w:after="163"/>
                        <w:rPr>
                          <w:rFonts w:eastAsia="宋体"/>
                          <w:sz w:val="24"/>
                          <w:szCs w:val="24"/>
                        </w:rPr>
                      </w:pPr>
                      <w:bookmarkStart w:id="148"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48"/>
                    </w:p>
                  </w:txbxContent>
                </v:textbox>
                <w10:wrap type="topAndBottom"/>
              </v:shape>
            </w:pict>
          </mc:Fallback>
        </mc:AlternateContent>
      </w:r>
      <w:r>
        <w:rPr>
          <w:rFonts w:hint="eastAsia"/>
          <w:noProof/>
        </w:rPr>
        <w:drawing>
          <wp:anchor distT="0" distB="0" distL="114300" distR="114300" simplePos="0" relativeHeight="251651072" behindDoc="0" locked="0" layoutInCell="1" allowOverlap="1" wp14:anchorId="31A286F5" wp14:editId="43204330">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16">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49" w:name="OLE_LINK26"/>
      <w:bookmarkStart w:id="15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49"/>
      <w:bookmarkEnd w:id="15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40A60">
        <w:instrText xml:space="preserve"> ADDIN EN.CITE &lt;EndNote&gt;&lt;Cite&gt;&lt;Author&gt;Duchamp&lt;/Author&gt;&lt;Year&gt;1997&lt;/Year&gt;&lt;RecNum&gt;45&lt;/RecNum&gt;&lt;DisplayText&gt;[94]&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40A60">
        <w:rPr>
          <w:noProof/>
        </w:rPr>
        <w:t>[</w:t>
      </w:r>
      <w:hyperlink w:anchor="_ENREF_94" w:tooltip="Duchamp, 1997 #45" w:history="1">
        <w:r w:rsidR="00B85D53">
          <w:rPr>
            <w:noProof/>
          </w:rPr>
          <w:t>94</w:t>
        </w:r>
      </w:hyperlink>
      <w:r w:rsidR="00840A60">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51" w:name="OLE_LINK40"/>
      <w:bookmarkStart w:id="15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51"/>
      <w:bookmarkEnd w:id="15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53" w:name="OLE_LINK18"/>
            <w:bookmarkStart w:id="154" w:name="OLE_LINK19"/>
            <w:bookmarkStart w:id="155" w:name="OLE_LINK20"/>
            <w:bookmarkStart w:id="15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57" w:name="OLE_LINK21"/>
                    <w:bookmarkStart w:id="158" w:name="OLE_LINK22"/>
                    <w:bookmarkStart w:id="15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60" w:name="OLE_LINK23"/>
                    <w:bookmarkStart w:id="161" w:name="OLE_LINK24"/>
                    <w:bookmarkEnd w:id="157"/>
                    <w:bookmarkEnd w:id="158"/>
                    <w:bookmarkEnd w:id="159"/>
                    <m:r>
                      <w:rPr>
                        <w:rFonts w:ascii="Cambria Math" w:hAnsi="Cambria Math"/>
                      </w:rPr>
                      <m:t>a</m:t>
                    </m:r>
                    <w:bookmarkEnd w:id="160"/>
                    <w:bookmarkEnd w:id="161"/>
                  </m:e>
                </m:d>
              </m:oMath>
            </m:oMathPara>
          </w:p>
        </w:tc>
        <w:tc>
          <w:tcPr>
            <w:tcW w:w="400" w:type="pct"/>
            <w:vAlign w:val="center"/>
          </w:tcPr>
          <w:p w:rsidR="00AC2ABE" w:rsidRDefault="00AC2ABE" w:rsidP="005E4FB8">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bookmarkEnd w:id="153"/>
    <w:bookmarkEnd w:id="154"/>
    <w:bookmarkEnd w:id="155"/>
    <w:bookmarkEnd w:id="15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A876AB"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62" w:name="OLE_LINK65"/>
      <w:bookmarkStart w:id="163" w:name="OLE_LINK66"/>
      <w:r w:rsidR="00C0402F">
        <w:rPr>
          <w:rFonts w:hint="eastAsia"/>
        </w:rPr>
        <w:t>保角映射</w:t>
      </w:r>
      <w:bookmarkEnd w:id="162"/>
      <w:bookmarkEnd w:id="16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64" w:name="OLE_LINK30"/>
      <w:bookmarkStart w:id="165" w:name="OLE_LINK31"/>
      <w:bookmarkStart w:id="166" w:name="OLE_LINK32"/>
      <m:oMath>
        <m:r>
          <m:rPr>
            <m:sty m:val="p"/>
          </m:rPr>
          <w:rPr>
            <w:rFonts w:ascii="Cambria Math" w:hAnsi="Cambria Math"/>
          </w:rPr>
          <m:t>Π</m:t>
        </m:r>
      </m:oMath>
      <w:bookmarkEnd w:id="164"/>
      <w:bookmarkEnd w:id="165"/>
      <w:bookmarkEnd w:id="16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67" w:name="OLE_LINK15"/>
          </w:p>
        </w:tc>
        <w:tc>
          <w:tcPr>
            <w:tcW w:w="4200" w:type="pct"/>
            <w:vAlign w:val="center"/>
          </w:tcPr>
          <w:p w:rsidR="00533EB3" w:rsidRDefault="00533EB3" w:rsidP="001700AF">
            <w:pPr>
              <w:ind w:firstLineChars="0" w:firstLine="0"/>
              <w:jc w:val="center"/>
            </w:pPr>
            <w:bookmarkStart w:id="168" w:name="OLE_LINK33"/>
            <w:bookmarkStart w:id="169" w:name="OLE_LINK34"/>
            <m:oMathPara>
              <m:oMath>
                <m:r>
                  <m:rPr>
                    <m:sty m:val="p"/>
                  </m:rPr>
                  <w:rPr>
                    <w:rFonts w:ascii="Cambria Math" w:hAnsi="Cambria Math"/>
                  </w:rPr>
                  <m:t>Π</m:t>
                </m:r>
                <w:bookmarkEnd w:id="168"/>
                <w:bookmarkEnd w:id="16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70" w:name="OLE_LINK38"/>
                    <w:bookmarkStart w:id="17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70"/>
                    <w:bookmarkEnd w:id="171"/>
                  </m:e>
                </m:d>
              </m:oMath>
            </m:oMathPara>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A876AB"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72" w:name="OLE_LINK28"/>
                <w:bookmarkStart w:id="17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72"/>
            <w:bookmarkEnd w:id="173"/>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bookmarkEnd w:id="16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74" w:name="OLE_LINK35"/>
        <w:bookmarkStart w:id="17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74"/>
      <w:bookmarkEnd w:id="17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76" w:name="OLE_LINK42"/>
            <w:bookmarkStart w:id="17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76"/>
            <w:bookmarkEnd w:id="17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A876AB"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56192" behindDoc="0" locked="0" layoutInCell="1" allowOverlap="1" wp14:anchorId="47BE6EA4" wp14:editId="6FA75A20">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540D10" w:rsidRPr="00035F3E" w:rsidRDefault="00540D10" w:rsidP="00035F3E">
                            <w:pPr>
                              <w:pStyle w:val="aff"/>
                              <w:spacing w:before="163" w:after="163"/>
                            </w:pPr>
                            <w:bookmarkStart w:id="178"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79" w:name="OLE_LINK121"/>
                            <w:bookmarkStart w:id="180" w:name="OLE_LINK122"/>
                            <m:oMath>
                              <m:r>
                                <w:rPr>
                                  <w:rFonts w:ascii="Cambria Math" w:hAnsi="Cambria Math"/>
                                </w:rPr>
                                <m:t>l</m:t>
                              </m:r>
                            </m:oMath>
                            <w:bookmarkEnd w:id="179"/>
                            <w:bookmarkEnd w:id="180"/>
                            <w:r>
                              <w:rPr>
                                <w:rFonts w:hint="eastAsia"/>
                              </w:rPr>
                              <w:t>层网格向</w:t>
                            </w:r>
                            <w:bookmarkStart w:id="181" w:name="OLE_LINK126"/>
                            <w:bookmarkStart w:id="182" w:name="OLE_LINK127"/>
                            <m:oMath>
                              <m:r>
                                <w:rPr>
                                  <w:rFonts w:ascii="Cambria Math" w:hAnsi="Cambria Math"/>
                                </w:rPr>
                                <m:t>l</m:t>
                              </m:r>
                              <m:r>
                                <m:rPr>
                                  <m:sty m:val="p"/>
                                </m:rPr>
                                <w:rPr>
                                  <w:rFonts w:ascii="Cambria Math" w:hAnsi="Cambria Math"/>
                                </w:rPr>
                                <m:t>-1</m:t>
                              </m:r>
                            </m:oMath>
                            <w:r>
                              <w:rPr>
                                <w:rFonts w:hint="eastAsia"/>
                              </w:rPr>
                              <w:t>层网格</w:t>
                            </w:r>
                            <w:bookmarkEnd w:id="181"/>
                            <w:bookmarkEnd w:id="18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BE6EA4" id="文本框 12" o:spid="_x0000_s1110" type="#_x0000_t202" style="position:absolute;left:0;text-align:left;margin-left:1.05pt;margin-top:425.9pt;width:412.2pt;height:65.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9t&#10;bXNJAgAAeQQAAA4AAAAAAAAAAAAAAAAALgIAAGRycy9lMm9Eb2MueG1sUEsBAi0AFAAGAAgAAAAh&#10;APuvRdjgAAAACQEAAA8AAAAAAAAAAAAAAAAAowQAAGRycy9kb3ducmV2LnhtbFBLBQYAAAAABAAE&#10;APMAAACwBQAAAAA=&#10;" stroked="f">
                <v:textbox style="mso-fit-shape-to-text:t" inset="0,0,0,0">
                  <w:txbxContent>
                    <w:p w:rsidR="00540D10" w:rsidRPr="00035F3E" w:rsidRDefault="00540D10" w:rsidP="00035F3E">
                      <w:pPr>
                        <w:pStyle w:val="aff"/>
                        <w:spacing w:before="163" w:after="163"/>
                      </w:pPr>
                      <w:bookmarkStart w:id="183"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84" w:name="OLE_LINK121"/>
                      <w:bookmarkStart w:id="185" w:name="OLE_LINK122"/>
                      <m:oMath>
                        <m:r>
                          <w:rPr>
                            <w:rFonts w:ascii="Cambria Math" w:hAnsi="Cambria Math"/>
                          </w:rPr>
                          <m:t>l</m:t>
                        </m:r>
                      </m:oMath>
                      <w:bookmarkEnd w:id="184"/>
                      <w:bookmarkEnd w:id="185"/>
                      <w:r>
                        <w:rPr>
                          <w:rFonts w:hint="eastAsia"/>
                        </w:rPr>
                        <w:t>层网格向</w:t>
                      </w:r>
                      <w:bookmarkStart w:id="186" w:name="OLE_LINK126"/>
                      <w:bookmarkStart w:id="187" w:name="OLE_LINK127"/>
                      <m:oMath>
                        <m:r>
                          <w:rPr>
                            <w:rFonts w:ascii="Cambria Math" w:hAnsi="Cambria Math"/>
                          </w:rPr>
                          <m:t>l</m:t>
                        </m:r>
                        <m:r>
                          <m:rPr>
                            <m:sty m:val="p"/>
                          </m:rPr>
                          <w:rPr>
                            <w:rFonts w:ascii="Cambria Math" w:hAnsi="Cambria Math"/>
                          </w:rPr>
                          <m:t>-1</m:t>
                        </m:r>
                      </m:oMath>
                      <w:r>
                        <w:rPr>
                          <w:rFonts w:hint="eastAsia"/>
                        </w:rPr>
                        <w:t>层网格</w:t>
                      </w:r>
                      <w:bookmarkEnd w:id="186"/>
                      <w:bookmarkEnd w:id="18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8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54144" behindDoc="0" locked="0" layoutInCell="1" allowOverlap="1" wp14:anchorId="02396195" wp14:editId="6E615097">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17">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88" w:name="OLE_LINK74"/>
      <w:bookmarkStart w:id="189" w:name="OLE_LINK75"/>
      <w:bookmarkStart w:id="19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88"/>
      <w:bookmarkEnd w:id="189"/>
      <w:bookmarkEnd w:id="19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91" w:name="OLE_LINK47"/>
      <w:bookmarkStart w:id="192" w:name="OLE_LINK48"/>
      <w:bookmarkStart w:id="19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91"/>
      <w:bookmarkEnd w:id="192"/>
      <w:bookmarkEnd w:id="19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A876AB" w:rsidP="00D415D7">
      <w:pPr>
        <w:pStyle w:val="af7"/>
        <w:numPr>
          <w:ilvl w:val="0"/>
          <w:numId w:val="28"/>
        </w:numPr>
        <w:ind w:left="0" w:firstLineChars="0" w:firstLine="480"/>
      </w:pPr>
      <m:oMath>
        <m:d>
          <m:dPr>
            <m:begChr m:val="{"/>
            <m:endChr m:val="}"/>
            <m:ctrlPr>
              <w:rPr>
                <w:rFonts w:ascii="Cambria Math" w:hAnsi="Cambria Math"/>
              </w:rPr>
            </m:ctrlPr>
          </m:dPr>
          <m:e>
            <w:bookmarkStart w:id="194" w:name="OLE_LINK44"/>
            <w:bookmarkStart w:id="19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94"/>
            <w:bookmarkEnd w:id="195"/>
          </m:e>
        </m:d>
        <m:r>
          <w:rPr>
            <w:rFonts w:ascii="Cambria Math" w:hAnsi="Cambria Math"/>
          </w:rPr>
          <m:t>∈</m:t>
        </m:r>
        <w:bookmarkStart w:id="196" w:name="OLE_LINK55"/>
        <w:bookmarkStart w:id="197" w:name="OLE_LINK56"/>
        <w:bookmarkStart w:id="19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6"/>
      <w:bookmarkEnd w:id="197"/>
      <w:bookmarkEnd w:id="198"/>
      <w:r w:rsidR="00AF65F1">
        <w:rPr>
          <w:rFonts w:hint="eastAsia"/>
        </w:rPr>
        <w:t>：在</w:t>
      </w:r>
      <w:bookmarkStart w:id="199" w:name="OLE_LINK58"/>
      <w:bookmarkStart w:id="200" w:name="OLE_LINK59"/>
      <w:bookmarkStart w:id="201" w:name="OLE_LINK60"/>
      <w:bookmarkStart w:id="202" w:name="OLE_LINK46"/>
      <m:oMath>
        <m:r>
          <w:rPr>
            <w:rFonts w:ascii="Cambria Math" w:hAnsi="Cambria Math"/>
          </w:rPr>
          <m:t>l</m:t>
        </m:r>
      </m:oMath>
      <w:bookmarkEnd w:id="199"/>
      <w:bookmarkEnd w:id="200"/>
      <w:bookmarkEnd w:id="201"/>
      <w:r w:rsidR="00AF65F1">
        <w:rPr>
          <w:rFonts w:hint="eastAsia"/>
        </w:rPr>
        <w:t>层网格</w:t>
      </w:r>
      <w:bookmarkEnd w:id="202"/>
      <w:r w:rsidR="00AF65F1">
        <w:rPr>
          <w:rFonts w:hint="eastAsia"/>
        </w:rPr>
        <w:t>简化过程中，</w:t>
      </w:r>
      <w:bookmarkStart w:id="203" w:name="OLE_LINK63"/>
      <w:bookmarkStart w:id="20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3"/>
      <w:bookmarkEnd w:id="204"/>
      <w:r w:rsidR="00AF65F1">
        <w:rPr>
          <w:rFonts w:hint="eastAsia"/>
        </w:rPr>
        <w:t>没有被删除，仍然保留在</w:t>
      </w:r>
      <w:bookmarkStart w:id="205" w:name="OLE_LINK61"/>
      <w:bookmarkStart w:id="206" w:name="OLE_LINK62"/>
      <m:oMath>
        <m:r>
          <w:rPr>
            <w:rFonts w:ascii="Cambria Math" w:hAnsi="Cambria Math"/>
          </w:rPr>
          <m:t>l-1</m:t>
        </m:r>
      </m:oMath>
      <w:r w:rsidR="00CC5BE5">
        <w:rPr>
          <w:rFonts w:hint="eastAsia"/>
        </w:rPr>
        <w:t>层网格</w:t>
      </w:r>
      <w:bookmarkEnd w:id="205"/>
      <w:bookmarkEnd w:id="206"/>
      <w:r w:rsidR="00CC5BE5">
        <w:rPr>
          <w:rFonts w:hint="eastAsia"/>
        </w:rPr>
        <w:t>表面。这种情况不需要对该顶点做参数化，</w:t>
      </w:r>
      <w:bookmarkStart w:id="207" w:name="OLE_LINK50"/>
      <w:bookmarkStart w:id="208" w:name="OLE_LINK51"/>
      <w:r w:rsidR="00AF26A5">
        <w:rPr>
          <w:rFonts w:hint="eastAsia"/>
        </w:rPr>
        <w:t>投影过后不改变顶点坐标，</w:t>
      </w:r>
      <w:bookmarkStart w:id="20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07"/>
        <w:bookmarkEnd w:id="20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09"/>
        <m:d>
          <m:dPr>
            <m:ctrlPr>
              <w:rPr>
                <w:rFonts w:ascii="Cambria Math" w:hAnsi="Cambria Math"/>
                <w:i/>
              </w:rPr>
            </m:ctrlPr>
          </m:dPr>
          <m:e>
            <w:bookmarkStart w:id="210" w:name="OLE_LINK52"/>
            <w:bookmarkStart w:id="211" w:name="OLE_LINK53"/>
            <w:bookmarkStart w:id="21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10"/>
            <w:bookmarkEnd w:id="211"/>
            <w:bookmarkEnd w:id="21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A876AB" w:rsidP="00D415D7">
      <w:pPr>
        <w:pStyle w:val="af7"/>
        <w:numPr>
          <w:ilvl w:val="0"/>
          <w:numId w:val="28"/>
        </w:numPr>
        <w:ind w:left="0" w:firstLineChars="0" w:firstLine="480"/>
      </w:pPr>
      <m:oMath>
        <m:d>
          <m:dPr>
            <m:begChr m:val="{"/>
            <m:endChr m:val="}"/>
            <m:ctrlPr>
              <w:rPr>
                <w:rFonts w:ascii="Cambria Math" w:hAnsi="Cambria Math"/>
              </w:rPr>
            </m:ctrlPr>
          </m:dPr>
          <m:e>
            <w:bookmarkStart w:id="213" w:name="OLE_LINK67"/>
            <w:bookmarkStart w:id="21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13"/>
            <w:bookmarkEnd w:id="21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15" w:name="OLE_LINK69"/>
        <w:bookmarkStart w:id="21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15"/>
      <w:bookmarkEnd w:id="216"/>
      <w:r w:rsidR="00AA4983">
        <w:rPr>
          <w:rFonts w:hint="eastAsia"/>
        </w:rPr>
        <w:t>：</w:t>
      </w:r>
      <w:bookmarkStart w:id="217" w:name="OLE_LINK111"/>
      <w:bookmarkStart w:id="218" w:name="OLE_LINK112"/>
      <w:bookmarkStart w:id="219" w:name="OLE_LINK118"/>
      <w:bookmarkStart w:id="220" w:name="OLE_LINK119"/>
      <w:bookmarkStart w:id="221" w:name="OLE_LINK120"/>
      <m:oMath>
        <m:r>
          <w:rPr>
            <w:rFonts w:ascii="Cambria Math" w:hAnsi="Cambria Math"/>
          </w:rPr>
          <m:t>l</m:t>
        </m:r>
      </m:oMath>
      <w:r w:rsidR="00AA4983">
        <w:rPr>
          <w:rFonts w:hint="eastAsia"/>
        </w:rPr>
        <w:t>层网格</w:t>
      </w:r>
      <w:bookmarkEnd w:id="217"/>
      <w:bookmarkEnd w:id="218"/>
      <w:r w:rsidR="00AA4983">
        <w:rPr>
          <w:rFonts w:hint="eastAsia"/>
        </w:rPr>
        <w:t>向</w:t>
      </w:r>
      <w:bookmarkStart w:id="222" w:name="OLE_LINK88"/>
      <w:bookmarkStart w:id="223" w:name="OLE_LINK89"/>
      <m:oMath>
        <m:r>
          <w:rPr>
            <w:rFonts w:ascii="Cambria Math" w:hAnsi="Cambria Math"/>
          </w:rPr>
          <m:t>l</m:t>
        </m:r>
        <w:bookmarkEnd w:id="222"/>
        <w:bookmarkEnd w:id="223"/>
        <m:r>
          <w:rPr>
            <w:rFonts w:ascii="Cambria Math" w:hAnsi="Cambria Math"/>
          </w:rPr>
          <m:t>-1</m:t>
        </m:r>
      </m:oMath>
      <w:r w:rsidR="00AA4983">
        <w:rPr>
          <w:rFonts w:hint="eastAsia"/>
        </w:rPr>
        <w:t>层网格简化</w:t>
      </w:r>
      <w:bookmarkEnd w:id="219"/>
      <w:bookmarkEnd w:id="220"/>
      <w:bookmarkEnd w:id="221"/>
      <w:r w:rsidR="00AA4983">
        <w:rPr>
          <w:rFonts w:hint="eastAsia"/>
        </w:rPr>
        <w:t>后，</w:t>
      </w:r>
      <w:bookmarkStart w:id="224" w:name="OLE_LINK85"/>
      <w:bookmarkStart w:id="225" w:name="OLE_LINK86"/>
      <w:bookmarkStart w:id="22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24"/>
      <w:bookmarkEnd w:id="225"/>
      <w:bookmarkEnd w:id="22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27" w:name="OLE_LINK71"/>
      <w:bookmarkStart w:id="228" w:name="OLE_LINK72"/>
      <w:bookmarkStart w:id="22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27"/>
      <w:bookmarkEnd w:id="228"/>
      <w:bookmarkEnd w:id="229"/>
      <w:r w:rsidR="00AA4983">
        <w:rPr>
          <w:rFonts w:hint="eastAsia"/>
        </w:rPr>
        <w:t>投影在新生成的三角面片</w:t>
      </w:r>
      <m:oMath>
        <m:r>
          <w:rPr>
            <w:rFonts w:ascii="Cambria Math" w:hAnsi="Cambria Math" w:hint="eastAsia"/>
          </w:rPr>
          <m:t>t</m:t>
        </m:r>
        <m:r>
          <w:rPr>
            <w:rFonts w:ascii="Cambria Math" w:hAnsi="Cambria Math"/>
          </w:rPr>
          <m:t>=</m:t>
        </m:r>
        <w:bookmarkStart w:id="230" w:name="OLE_LINK123"/>
        <w:bookmarkStart w:id="231" w:name="OLE_LINK124"/>
        <w:bookmarkStart w:id="232" w:name="OLE_LINK125"/>
        <m:d>
          <m:dPr>
            <m:begChr m:val="{"/>
            <m:endChr m:val="}"/>
            <m:ctrlPr>
              <w:rPr>
                <w:rFonts w:ascii="Cambria Math" w:hAnsi="Cambria Math"/>
                <w:i/>
              </w:rPr>
            </m:ctrlPr>
          </m:dPr>
          <m:e>
            <m:r>
              <w:rPr>
                <w:rFonts w:ascii="Cambria Math" w:hAnsi="Cambria Math"/>
              </w:rPr>
              <m:t>j,k,m</m:t>
            </m:r>
          </m:e>
        </m:d>
        <w:bookmarkEnd w:id="230"/>
        <w:bookmarkEnd w:id="231"/>
        <w:bookmarkEnd w:id="232"/>
        <m:r>
          <w:rPr>
            <w:rFonts w:ascii="Cambria Math" w:hAnsi="Cambria Math"/>
          </w:rPr>
          <m:t>∈</m:t>
        </m:r>
        <w:bookmarkStart w:id="233" w:name="OLE_LINK83"/>
        <w:bookmarkStart w:id="23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33"/>
      <w:bookmarkEnd w:id="234"/>
      <w:r w:rsidR="0018231E">
        <w:rPr>
          <w:rFonts w:hint="eastAsia"/>
        </w:rPr>
        <w:t>上得到平面上坐标</w:t>
      </w:r>
      <w:bookmarkStart w:id="235" w:name="OLE_LINK77"/>
      <w:bookmarkStart w:id="23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35"/>
      <w:bookmarkEnd w:id="236"/>
      <w:r w:rsidR="0018231E">
        <w:rPr>
          <w:rFonts w:hint="eastAsia"/>
        </w:rPr>
        <w:t>，用重心坐标</w:t>
      </w:r>
      <w:bookmarkStart w:id="237" w:name="OLE_LINK131"/>
      <w:bookmarkStart w:id="238" w:name="OLE_LINK132"/>
      <w:bookmarkStart w:id="23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37"/>
      <w:bookmarkEnd w:id="238"/>
      <w:bookmarkEnd w:id="239"/>
      <w:r w:rsidR="0018231E">
        <w:rPr>
          <w:rFonts w:hint="eastAsia"/>
        </w:rPr>
        <w:t>参数化</w:t>
      </w:r>
      <w:bookmarkStart w:id="240" w:name="OLE_LINK81"/>
      <w:bookmarkStart w:id="24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40"/>
      <w:bookmarkEnd w:id="241"/>
      <w:r w:rsidR="0018231E">
        <w:rPr>
          <w:rFonts w:hint="eastAsia"/>
        </w:rPr>
        <w:t>，如公式</w:t>
      </w:r>
      <w:bookmarkStart w:id="24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4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43" w:name="OLE_LINK99"/>
      <w:bookmarkStart w:id="244" w:name="OLE_LINK90"/>
      <w:bookmarkStart w:id="245" w:name="OLE_LINK91"/>
      <w:bookmarkStart w:id="246" w:name="OLE_LINK134"/>
      <w:bookmarkStart w:id="24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4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44"/>
      <w:bookmarkEnd w:id="245"/>
      <w:bookmarkEnd w:id="246"/>
      <w:bookmarkEnd w:id="247"/>
      <w:r w:rsidR="008B345E">
        <w:t>。</w:t>
      </w:r>
    </w:p>
    <w:p w:rsidR="003B31F3" w:rsidRDefault="00A876AB" w:rsidP="00D415D7">
      <w:pPr>
        <w:pStyle w:val="af7"/>
        <w:numPr>
          <w:ilvl w:val="0"/>
          <w:numId w:val="28"/>
        </w:numPr>
        <w:ind w:left="0" w:firstLineChars="0" w:firstLine="480"/>
      </w:pPr>
      <m:oMath>
        <m:d>
          <m:dPr>
            <m:begChr m:val="{"/>
            <m:endChr m:val="}"/>
            <m:ctrlPr>
              <w:rPr>
                <w:rFonts w:ascii="Cambria Math" w:hAnsi="Cambria Math"/>
              </w:rPr>
            </m:ctrlPr>
          </m:dPr>
          <m:e>
            <w:bookmarkStart w:id="248" w:name="OLE_LINK113"/>
            <w:bookmarkStart w:id="24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8"/>
            <w:bookmarkEnd w:id="24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50" w:name="OLE_LINK100"/>
        <w:bookmarkStart w:id="251" w:name="OLE_LINK101"/>
        <w:bookmarkStart w:id="25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50"/>
      <w:bookmarkEnd w:id="251"/>
      <w:bookmarkEnd w:id="25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53" w:name="OLE_LINK128"/>
      <w:bookmarkStart w:id="254" w:name="OLE_LINK129"/>
      <w:bookmarkStart w:id="255" w:name="OLE_LINK130"/>
      <w:r w:rsidR="003B31F3">
        <w:rPr>
          <w:rFonts w:hint="eastAsia"/>
        </w:rPr>
        <w:t>比</w:t>
      </w:r>
      <m:oMath>
        <m:r>
          <w:rPr>
            <w:rFonts w:ascii="Cambria Math" w:hAnsi="Cambria Math"/>
          </w:rPr>
          <m:t>l</m:t>
        </m:r>
      </m:oMath>
      <w:r w:rsidR="003B31F3">
        <w:rPr>
          <w:rFonts w:hint="eastAsia"/>
        </w:rPr>
        <w:t>层更高层简化时被删除</w:t>
      </w:r>
      <w:bookmarkEnd w:id="253"/>
      <w:bookmarkEnd w:id="254"/>
      <w:bookmarkEnd w:id="25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56" w:name="OLE_LINK93"/>
            <w:bookmarkStart w:id="257" w:name="OLE_LINK94"/>
            <w:bookmarkStart w:id="258" w:name="OLE_LINK95"/>
            <w:bookmarkStart w:id="259" w:name="OLE_LINK96"/>
            <w:bookmarkStart w:id="260" w:name="OLE_LINK97"/>
            <m:acc>
              <m:accPr>
                <m:ctrlPr>
                  <w:rPr>
                    <w:rFonts w:ascii="Cambria Math" w:hAnsi="Cambria Math"/>
                    <w:i/>
                  </w:rPr>
                </m:ctrlPr>
              </m:accPr>
              <m:e>
                <m:r>
                  <w:rPr>
                    <w:rFonts w:ascii="Cambria Math" w:hAnsi="Cambria Math"/>
                  </w:rPr>
                  <m:t>j</m:t>
                </m:r>
              </m:e>
            </m:acc>
            <w:bookmarkEnd w:id="256"/>
            <w:bookmarkEnd w:id="257"/>
            <w:bookmarkEnd w:id="258"/>
            <w:bookmarkEnd w:id="259"/>
            <w:bookmarkEnd w:id="26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61" w:name="OLE_LINK103"/>
      <w:bookmarkStart w:id="262" w:name="OLE_LINK104"/>
      <w:bookmarkStart w:id="263" w:name="OLE_LINK105"/>
      <m:oMath>
        <m:acc>
          <m:accPr>
            <m:ctrlPr>
              <w:rPr>
                <w:rFonts w:ascii="Cambria Math" w:hAnsi="Cambria Math"/>
              </w:rPr>
            </m:ctrlPr>
          </m:accPr>
          <m:e>
            <m:r>
              <w:rPr>
                <w:rFonts w:ascii="Cambria Math" w:hAnsi="Cambria Math" w:hint="eastAsia"/>
              </w:rPr>
              <m:t>t</m:t>
            </m:r>
          </m:e>
        </m:acc>
        <w:bookmarkEnd w:id="261"/>
        <w:bookmarkEnd w:id="262"/>
        <w:bookmarkEnd w:id="26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64" w:name="OLE_LINK106"/>
        <w:bookmarkStart w:id="265" w:name="OLE_LINK107"/>
        <w:bookmarkStart w:id="26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64"/>
      <w:bookmarkEnd w:id="265"/>
      <w:bookmarkEnd w:id="266"/>
      <w:r w:rsidR="00FB39F2">
        <w:t>。</w:t>
      </w:r>
      <w:r w:rsidR="00FB39F2">
        <w:rPr>
          <w:rFonts w:hint="eastAsia"/>
        </w:rPr>
        <w:t>如果</w:t>
      </w:r>
      <w:bookmarkStart w:id="267" w:name="OLE_LINK109"/>
      <w:bookmarkStart w:id="268" w:name="OLE_LINK110"/>
      <m:oMath>
        <m:acc>
          <m:accPr>
            <m:ctrlPr>
              <w:rPr>
                <w:rFonts w:ascii="Cambria Math" w:hAnsi="Cambria Math"/>
              </w:rPr>
            </m:ctrlPr>
          </m:accPr>
          <m:e>
            <m:r>
              <w:rPr>
                <w:rFonts w:ascii="Cambria Math" w:hAnsi="Cambria Math" w:hint="eastAsia"/>
              </w:rPr>
              <m:t>t</m:t>
            </m:r>
          </m:e>
        </m:acc>
        <w:bookmarkEnd w:id="267"/>
        <w:bookmarkEnd w:id="26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69" w:name="OLE_LINK115"/>
      <w:bookmarkStart w:id="270" w:name="OLE_LINK116"/>
      <w:bookmarkStart w:id="27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69"/>
      <w:bookmarkEnd w:id="270"/>
      <w:bookmarkEnd w:id="27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72" w:name="OLE_LINK92"/>
      <w:bookmarkStart w:id="27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72"/>
        <w:bookmarkEnd w:id="27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74" w:name="_Toc507394619"/>
      <w:r>
        <w:rPr>
          <w:rFonts w:hint="eastAsia"/>
        </w:rPr>
        <w:t>网格细分</w:t>
      </w:r>
      <w:r w:rsidR="00E93EC7">
        <w:rPr>
          <w:rFonts w:hint="eastAsia"/>
        </w:rPr>
        <w:t>重建</w:t>
      </w:r>
      <w:bookmarkEnd w:id="27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75" w:name="_Toc507394620"/>
      <w:r>
        <w:rPr>
          <w:rFonts w:hint="eastAsia"/>
        </w:rPr>
        <w:t>基于参数化信息的网格细分</w:t>
      </w:r>
      <w:bookmarkEnd w:id="27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40A60">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40A60">
        <w:rPr>
          <w:noProof/>
        </w:rPr>
        <w:t>[</w:t>
      </w:r>
      <w:hyperlink w:anchor="_ENREF_71" w:tooltip="Eck, 1995 #18" w:history="1">
        <w:r w:rsidR="00B85D53">
          <w:rPr>
            <w:noProof/>
          </w:rPr>
          <w:t>71</w:t>
        </w:r>
      </w:hyperlink>
      <w:r w:rsidR="00840A60">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59264" behindDoc="0" locked="0" layoutInCell="1" allowOverlap="1" wp14:anchorId="265DAB4B" wp14:editId="72811F28">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540D10" w:rsidRPr="001B41DF" w:rsidRDefault="00540D10" w:rsidP="002C3722">
                            <w:pPr>
                              <w:pStyle w:val="aff"/>
                              <w:spacing w:before="163" w:after="163"/>
                              <w:rPr>
                                <w:rFonts w:eastAsia="宋体"/>
                                <w:sz w:val="24"/>
                                <w:szCs w:val="24"/>
                              </w:rPr>
                            </w:pPr>
                            <w:bookmarkStart w:id="276"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265DAB4B" id="文本框 10" o:spid="_x0000_s1111" type="#_x0000_t202" style="position:absolute;left:0;text-align:left;margin-left:0;margin-top:257.25pt;width:411.5pt;height:32.6pt;z-index:25165926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CWO2g3&#10;SQIAAHkEAAAOAAAAAAAAAAAAAAAAAC4CAABkcnMvZTJvRG9jLnhtbFBLAQItABQABgAIAAAAIQD0&#10;P5lX3gAAAAgBAAAPAAAAAAAAAAAAAAAAAKMEAABkcnMvZG93bnJldi54bWxQSwUGAAAAAAQABADz&#10;AAAArgUAAAAA&#10;" stroked="f">
                <v:textbox style="mso-fit-shape-to-text:t" inset="0,0,0,0">
                  <w:txbxContent>
                    <w:p w:rsidR="00540D10" w:rsidRPr="001B41DF" w:rsidRDefault="00540D10" w:rsidP="002C3722">
                      <w:pPr>
                        <w:pStyle w:val="aff"/>
                        <w:spacing w:before="163" w:after="163"/>
                        <w:rPr>
                          <w:rFonts w:eastAsia="宋体"/>
                          <w:sz w:val="24"/>
                          <w:szCs w:val="24"/>
                        </w:rPr>
                      </w:pPr>
                      <w:bookmarkStart w:id="277"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77"/>
                    </w:p>
                  </w:txbxContent>
                </v:textbox>
                <w10:wrap type="topAndBottom"/>
              </v:shape>
            </w:pict>
          </mc:Fallback>
        </mc:AlternateContent>
      </w:r>
      <w:r w:rsidR="002C3722">
        <w:rPr>
          <w:rFonts w:hint="eastAsia"/>
          <w:noProof/>
        </w:rPr>
        <w:drawing>
          <wp:anchor distT="0" distB="0" distL="114300" distR="114300" simplePos="0" relativeHeight="251657216" behindDoc="0" locked="0" layoutInCell="1" allowOverlap="1" wp14:anchorId="5E95233C" wp14:editId="1A75AF9B">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18">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40A60">
        <w:rPr>
          <w:vertAlign w:val="superscript"/>
        </w:rPr>
        <w:instrText xml:space="preserve"> ADDIN EN.CITE &lt;EndNote&gt;&lt;Cite&gt;&lt;Author&gt;Brown&lt;/Author&gt;&lt;Year&gt;1997&lt;/Year&gt;&lt;RecNum&gt;47&lt;/RecNum&gt;&lt;DisplayText&gt;[95]&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40A60">
        <w:rPr>
          <w:noProof/>
          <w:vertAlign w:val="superscript"/>
        </w:rPr>
        <w:t>[</w:t>
      </w:r>
      <w:hyperlink w:anchor="_ENREF_95" w:tooltip="Brown, 1997 #47" w:history="1">
        <w:r w:rsidR="00B85D53">
          <w:rPr>
            <w:noProof/>
            <w:vertAlign w:val="superscript"/>
          </w:rPr>
          <w:t>95</w:t>
        </w:r>
      </w:hyperlink>
      <w:r w:rsidR="00840A6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40A60">
        <w:instrText xml:space="preserve"> ADDIN EN.CITE &lt;EndNote&gt;&lt;Cite&gt;&lt;Author&gt;Garl&lt;/Author&gt;&lt;Year&gt;1997&lt;/Year&gt;&lt;RecNum&gt;48&lt;/RecNum&gt;&lt;DisplayText&gt;[96, 97]&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40A60">
        <w:rPr>
          <w:noProof/>
        </w:rPr>
        <w:t>[</w:t>
      </w:r>
      <w:hyperlink w:anchor="_ENREF_96" w:tooltip="Garl, 1997 #48" w:history="1">
        <w:r w:rsidR="00B85D53">
          <w:rPr>
            <w:noProof/>
          </w:rPr>
          <w:t>96</w:t>
        </w:r>
      </w:hyperlink>
      <w:r w:rsidR="00840A60">
        <w:rPr>
          <w:noProof/>
        </w:rPr>
        <w:t xml:space="preserve">, </w:t>
      </w:r>
      <w:hyperlink w:anchor="_ENREF_97" w:tooltip="Guibas, 1983 #49" w:history="1">
        <w:r w:rsidR="00B85D53">
          <w:rPr>
            <w:noProof/>
          </w:rPr>
          <w:t>97</w:t>
        </w:r>
      </w:hyperlink>
      <w:r w:rsidR="00840A60">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A876AB"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2122D7" w:rsidRDefault="002122D7" w:rsidP="002122D7">
      <w:pPr>
        <w:pStyle w:val="31"/>
      </w:pPr>
      <w:bookmarkStart w:id="278" w:name="_Toc507394621"/>
      <w:r>
        <w:rPr>
          <w:rFonts w:hint="eastAsia"/>
        </w:rPr>
        <w:t>平滑参数化信息</w:t>
      </w:r>
      <w:bookmarkEnd w:id="27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63360" behindDoc="0" locked="0" layoutInCell="1" allowOverlap="1" wp14:anchorId="2FDE9BFC" wp14:editId="0A12E1C0">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540D10" w:rsidRPr="00C45D19" w:rsidRDefault="00540D10" w:rsidP="007E439B">
                              <w:pPr>
                                <w:pStyle w:val="aff"/>
                                <w:spacing w:before="163" w:after="163"/>
                                <w:rPr>
                                  <w:rFonts w:ascii="Calibri" w:eastAsia="宋体" w:hAnsi="Calibri"/>
                                  <w:sz w:val="24"/>
                                </w:rPr>
                              </w:pPr>
                              <w:bookmarkStart w:id="279"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E9BFC" id="组合 21" o:spid="_x0000_s1112" style="position:absolute;left:0;text-align:left;margin-left:-.2pt;margin-top:64.25pt;width:413.8pt;height:254.4pt;z-index:25166336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jSP4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22s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rI0j+O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1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20" o:title=""/>
                  <v:path arrowok="t"/>
                </v:shape>
                <v:shape id="文本框 20" o:spid="_x0000_s111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540D10" w:rsidRPr="00C45D19" w:rsidRDefault="00540D10" w:rsidP="007E439B">
                        <w:pPr>
                          <w:pStyle w:val="aff"/>
                          <w:spacing w:before="163" w:after="163"/>
                          <w:rPr>
                            <w:rFonts w:ascii="Calibri" w:eastAsia="宋体" w:hAnsi="Calibri"/>
                            <w:sz w:val="24"/>
                          </w:rPr>
                        </w:pPr>
                        <w:bookmarkStart w:id="280"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8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66432" behindDoc="0" locked="0" layoutInCell="1" allowOverlap="1" wp14:anchorId="116B3601" wp14:editId="59038121">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C427D8" w:rsidRDefault="00540D10" w:rsidP="00BD4D65">
                            <w:pPr>
                              <w:pStyle w:val="aff"/>
                              <w:spacing w:before="163" w:after="163"/>
                              <w:jc w:val="center"/>
                              <w:rPr>
                                <w:rFonts w:eastAsia="宋体"/>
                                <w:sz w:val="24"/>
                                <w:szCs w:val="24"/>
                              </w:rPr>
                            </w:pPr>
                            <w:bookmarkStart w:id="281"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B3601" id="文本框 25" o:spid="_x0000_s1115" type="#_x0000_t202" style="position:absolute;left:0;text-align:left;margin-left:-.05pt;margin-top:275.65pt;width:41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J0fRg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" stroked="f">
                <v:textbox style="mso-fit-shape-to-text:t" inset="0,0,0,0">
                  <w:txbxContent>
                    <w:p w:rsidR="00540D10" w:rsidRPr="00C427D8" w:rsidRDefault="00540D10" w:rsidP="00BD4D65">
                      <w:pPr>
                        <w:pStyle w:val="aff"/>
                        <w:spacing w:before="163" w:after="163"/>
                        <w:jc w:val="center"/>
                        <w:rPr>
                          <w:rFonts w:eastAsia="宋体"/>
                          <w:sz w:val="24"/>
                          <w:szCs w:val="24"/>
                        </w:rPr>
                      </w:pPr>
                      <w:bookmarkStart w:id="282"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82"/>
                    </w:p>
                  </w:txbxContent>
                </v:textbox>
                <w10:wrap type="topAndBottom"/>
              </v:shape>
            </w:pict>
          </mc:Fallback>
        </mc:AlternateContent>
      </w:r>
      <w:r>
        <w:rPr>
          <w:noProof/>
        </w:rPr>
        <w:drawing>
          <wp:anchor distT="0" distB="0" distL="114300" distR="114300" simplePos="0" relativeHeight="251664384" behindDoc="0" locked="0" layoutInCell="1" allowOverlap="1" wp14:anchorId="767DB4BD" wp14:editId="4F8BAA20">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21">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83" w:name="_Toc507394622"/>
      <w:r>
        <w:rPr>
          <w:rFonts w:hint="eastAsia"/>
        </w:rPr>
        <w:t>实验</w:t>
      </w:r>
      <w:r w:rsidR="00501E90">
        <w:rPr>
          <w:rFonts w:hint="eastAsia"/>
        </w:rPr>
        <w:t>结果</w:t>
      </w:r>
      <w:r>
        <w:rPr>
          <w:rFonts w:hint="eastAsia"/>
        </w:rPr>
        <w:t>及分析</w:t>
      </w:r>
      <w:bookmarkEnd w:id="283"/>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84" w:name="_Toc507394623"/>
      <w:r>
        <w:rPr>
          <w:rFonts w:hint="eastAsia"/>
        </w:rPr>
        <w:lastRenderedPageBreak/>
        <w:t>算法效率</w:t>
      </w:r>
      <w:bookmarkEnd w:id="28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85" w:name="_Toc507402032"/>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2</w:t>
            </w:r>
            <w:r w:rsidR="00F3003E">
              <w:fldChar w:fldCharType="end"/>
            </w:r>
            <w:r>
              <w:rPr>
                <w:rFonts w:hint="eastAsia"/>
              </w:rPr>
              <w:t>网格简化运行时间表</w:t>
            </w:r>
            <w:bookmarkEnd w:id="28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86" w:name="_Toc507402033"/>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3</w:t>
            </w:r>
            <w:r w:rsidR="00F3003E">
              <w:fldChar w:fldCharType="end"/>
            </w:r>
            <w:r>
              <w:rPr>
                <w:rFonts w:hint="eastAsia"/>
              </w:rPr>
              <w:t>网格细分运行时间表</w:t>
            </w:r>
            <w:bookmarkEnd w:id="28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87" w:name="_Toc507394624"/>
      <w:r>
        <w:rPr>
          <w:rFonts w:hint="eastAsia"/>
        </w:rPr>
        <w:t>网格精度</w:t>
      </w:r>
      <w:bookmarkEnd w:id="287"/>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40A60">
        <w:rPr>
          <w:noProof/>
        </w:rPr>
        <w:t>[</w:t>
      </w:r>
      <w:hyperlink w:anchor="_ENREF_69" w:tooltip="Lee, 1998 #16" w:history="1">
        <w:r w:rsidR="00B85D53">
          <w:rPr>
            <w:noProof/>
          </w:rPr>
          <w:t>69</w:t>
        </w:r>
      </w:hyperlink>
      <w:r w:rsidR="00840A60">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40A60">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40A60">
        <w:rPr>
          <w:noProof/>
        </w:rPr>
        <w:t>[</w:t>
      </w:r>
      <w:hyperlink w:anchor="_ENREF_73" w:tooltip="Guskov, 2000 #20" w:history="1">
        <w:r w:rsidR="00B85D53">
          <w:rPr>
            <w:noProof/>
          </w:rPr>
          <w:t>73</w:t>
        </w:r>
      </w:hyperlink>
      <w:r w:rsidR="00840A60">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88" w:name="_Toc507402034"/>
            <w:r w:rsidRPr="00CB208C">
              <w:rPr>
                <w:rFonts w:hint="eastAsia"/>
              </w:rPr>
              <w:lastRenderedPageBreak/>
              <w:t>表</w:t>
            </w:r>
            <w:r w:rsidRPr="00CB208C">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4</w:t>
            </w:r>
            <w:r w:rsidR="00F3003E">
              <w:fldChar w:fldCharType="end"/>
            </w:r>
            <w:r>
              <w:rPr>
                <w:rFonts w:hint="eastAsia"/>
              </w:rPr>
              <w:t>与经典半规则网格化精度对比</w:t>
            </w:r>
            <w:bookmarkEnd w:id="28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6848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22">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745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23">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289" w:name="_Toc507394625"/>
      <w:r>
        <w:rPr>
          <w:noProof/>
        </w:rPr>
        <w:lastRenderedPageBreak/>
        <mc:AlternateContent>
          <mc:Choice Requires="wps">
            <w:drawing>
              <wp:anchor distT="0" distB="0" distL="114300" distR="114300" simplePos="0" relativeHeight="25167257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7B4B30" w:rsidRDefault="00540D10" w:rsidP="005130EE">
                            <w:pPr>
                              <w:pStyle w:val="aff"/>
                              <w:spacing w:before="163" w:after="163"/>
                              <w:rPr>
                                <w:rFonts w:eastAsia="宋体"/>
                                <w:sz w:val="24"/>
                                <w:szCs w:val="24"/>
                              </w:rPr>
                            </w:pPr>
                            <w:bookmarkStart w:id="290"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16" type="#_x0000_t202" style="position:absolute;left:0;text-align:left;margin-left:-.05pt;margin-top:457.15pt;width:41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JeZRgIAAHY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JpUl5lG&#10;AgAAdgQAAA4AAAAAAAAAAAAAAAAALgIAAGRycy9lMm9Eb2MueG1sUEsBAi0AFAAGAAgAAAAhAAaN&#10;tB3gAAAACQEAAA8AAAAAAAAAAAAAAAAAoAQAAGRycy9kb3ducmV2LnhtbFBLBQYAAAAABAAEAPMA&#10;AACtBQAAAAA=&#10;" stroked="f">
                <v:textbox style="mso-fit-shape-to-text:t" inset="0,0,0,0">
                  <w:txbxContent>
                    <w:p w:rsidR="00540D10" w:rsidRPr="007B4B30" w:rsidRDefault="00540D10" w:rsidP="005130EE">
                      <w:pPr>
                        <w:pStyle w:val="aff"/>
                        <w:spacing w:before="163" w:after="163"/>
                        <w:rPr>
                          <w:rFonts w:eastAsia="宋体"/>
                          <w:sz w:val="24"/>
                          <w:szCs w:val="24"/>
                        </w:rPr>
                      </w:pPr>
                      <w:bookmarkStart w:id="291"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91"/>
                    </w:p>
                  </w:txbxContent>
                </v:textbox>
                <w10:wrap type="topAndBottom"/>
              </v:shape>
            </w:pict>
          </mc:Fallback>
        </mc:AlternateContent>
      </w:r>
      <w:r w:rsidR="00C7440F">
        <w:rPr>
          <w:rFonts w:hint="eastAsia"/>
          <w:noProof/>
        </w:rPr>
        <w:drawing>
          <wp:anchor distT="0" distB="0" distL="114300" distR="114300" simplePos="0" relativeHeight="25167052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24">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6950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25">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89"/>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92" w:name="_Toc507394626"/>
      <w:r w:rsidRPr="00C64AC6">
        <w:rPr>
          <w:rFonts w:hint="eastAsia"/>
        </w:rPr>
        <w:lastRenderedPageBreak/>
        <w:t>总结和展望</w:t>
      </w:r>
      <w:bookmarkEnd w:id="292"/>
    </w:p>
    <w:p w:rsidR="00125E7A" w:rsidRDefault="00125E7A" w:rsidP="00410326">
      <w:pPr>
        <w:pStyle w:val="21"/>
      </w:pPr>
      <w:bookmarkStart w:id="293" w:name="_Toc507394627"/>
      <w:r>
        <w:rPr>
          <w:rFonts w:hint="eastAsia"/>
        </w:rPr>
        <w:t>工作总结</w:t>
      </w:r>
      <w:bookmarkEnd w:id="293"/>
    </w:p>
    <w:p w:rsidR="00B40AB7" w:rsidRDefault="00B40AB7" w:rsidP="00FB33E1">
      <w:pPr>
        <w:ind w:firstLineChars="0" w:firstLine="0"/>
      </w:pPr>
    </w:p>
    <w:p w:rsidR="00125E7A" w:rsidRDefault="005F7611" w:rsidP="00410326">
      <w:pPr>
        <w:pStyle w:val="21"/>
      </w:pPr>
      <w:bookmarkStart w:id="294" w:name="_Toc507394628"/>
      <w:r>
        <w:rPr>
          <w:rFonts w:hint="eastAsia"/>
        </w:rPr>
        <w:t>下一步工作</w:t>
      </w:r>
      <w:bookmarkEnd w:id="294"/>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2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95" w:name="_Toc507394629"/>
      <w:r w:rsidRPr="0063668B">
        <w:rPr>
          <w:rFonts w:hint="eastAsia"/>
        </w:rPr>
        <w:lastRenderedPageBreak/>
        <w:t>参考文献</w:t>
      </w:r>
      <w:bookmarkEnd w:id="295"/>
    </w:p>
    <w:p w:rsidR="00B85D53" w:rsidRPr="00B85D53" w:rsidRDefault="00D307CD" w:rsidP="00B85D5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96" w:name="_ENREF_1"/>
      <w:r w:rsidR="00B85D53" w:rsidRPr="00B85D53">
        <w:t>[1]</w:t>
      </w:r>
      <w:r w:rsidR="00B85D53" w:rsidRPr="00B85D53">
        <w:tab/>
        <w:t>B. Jacquet, R. Angst, M. Pollefeys. Articulated and Restricted Motion Subspaces and Their Signatures[C]. Computer Vision and Pattern Recognition, 2013, 1506-1513.</w:t>
      </w:r>
      <w:bookmarkEnd w:id="296"/>
    </w:p>
    <w:p w:rsidR="00B85D53" w:rsidRPr="00B85D53" w:rsidRDefault="00B85D53" w:rsidP="00B85D53">
      <w:pPr>
        <w:pStyle w:val="EndNoteBibliography"/>
        <w:ind w:left="720" w:firstLine="400"/>
      </w:pPr>
      <w:bookmarkStart w:id="297" w:name="_ENREF_2"/>
      <w:r w:rsidRPr="00B85D53">
        <w:t>[2]</w:t>
      </w:r>
      <w:r w:rsidRPr="00B85D53">
        <w:tab/>
        <w:t>N. Snavely, S. M. Seitz, R. Szeliski. Modeling the World from Internet Photo Collections[J]. International Journal of Computer Vision, 2008, 80(2), 189-210.</w:t>
      </w:r>
      <w:bookmarkEnd w:id="297"/>
    </w:p>
    <w:p w:rsidR="00B85D53" w:rsidRPr="00B85D53" w:rsidRDefault="00B85D53" w:rsidP="00B85D53">
      <w:pPr>
        <w:pStyle w:val="EndNoteBibliography"/>
        <w:ind w:left="720" w:firstLine="400"/>
      </w:pPr>
      <w:bookmarkStart w:id="298" w:name="_ENREF_3"/>
      <w:r w:rsidRPr="00B85D53">
        <w:t>[3]</w:t>
      </w:r>
      <w:r w:rsidRPr="00B85D53">
        <w:tab/>
        <w:t>A. Collet, M. Chuang, P. Sweeney, D. Gillett, D. Evseev, D. Calabrese</w:t>
      </w:r>
      <w:r w:rsidRPr="00B85D53">
        <w:rPr>
          <w:i/>
        </w:rPr>
        <w:t>, et al.</w:t>
      </w:r>
      <w:r w:rsidRPr="00B85D53">
        <w:t xml:space="preserve"> High-quality streamable free-viewpoint video[J]. Acm Transactions on Graphics, 2015, 34(4), 1-13.</w:t>
      </w:r>
      <w:bookmarkEnd w:id="298"/>
    </w:p>
    <w:p w:rsidR="00B85D53" w:rsidRPr="00B85D53" w:rsidRDefault="00B85D53" w:rsidP="00B85D53">
      <w:pPr>
        <w:pStyle w:val="EndNoteBibliography"/>
        <w:ind w:left="720" w:firstLine="400"/>
      </w:pPr>
      <w:bookmarkStart w:id="299" w:name="_ENREF_4"/>
      <w:r w:rsidRPr="00B85D53">
        <w:t>[4]</w:t>
      </w:r>
      <w:r w:rsidRPr="00B85D53">
        <w:tab/>
        <w:t>K. Yücer, O. Wang, A. Sorkine-Hornung, O. Sorkine-Hornung. Reconstruction of Articulated Objects from a Moving Camera[C]. IEEE International Conference on Computer Vision Workshop, 2015, 823-831.</w:t>
      </w:r>
      <w:bookmarkEnd w:id="299"/>
    </w:p>
    <w:p w:rsidR="00B85D53" w:rsidRPr="00B85D53" w:rsidRDefault="00B85D53" w:rsidP="00B85D53">
      <w:pPr>
        <w:pStyle w:val="EndNoteBibliography"/>
        <w:ind w:left="720" w:firstLine="400"/>
      </w:pPr>
      <w:bookmarkStart w:id="300" w:name="_ENREF_5"/>
      <w:r w:rsidRPr="00B85D53">
        <w:t>[5]</w:t>
      </w:r>
      <w:r w:rsidRPr="00B85D53">
        <w:tab/>
        <w:t>T. Chen, Z. Zhu, A. Shamir, S. M. Hu, D. Cohen-Or. 3-Sweep:extracting editable objects from a single photo[J]. Acm Transactions on Graphics, 2013, 32(6), 1-10.</w:t>
      </w:r>
      <w:bookmarkEnd w:id="300"/>
    </w:p>
    <w:p w:rsidR="00B85D53" w:rsidRPr="00B85D53" w:rsidRDefault="00B85D53" w:rsidP="00B85D53">
      <w:pPr>
        <w:pStyle w:val="EndNoteBibliography"/>
        <w:ind w:left="720" w:firstLine="400"/>
      </w:pPr>
      <w:bookmarkStart w:id="301" w:name="_ENREF_6"/>
      <w:r w:rsidRPr="00B85D53">
        <w:t>[6]</w:t>
      </w:r>
      <w:r w:rsidRPr="00B85D53">
        <w:tab/>
        <w:t>S. N. Sinha, D. Steedly, R. Szeliski, M. Agrawala, M. Pollefeys. Interactive 3D architectural modeling from unordered photo collections[C]. ACM SIGGRAPH Asia, 2008, 159.</w:t>
      </w:r>
      <w:bookmarkEnd w:id="301"/>
    </w:p>
    <w:p w:rsidR="00B85D53" w:rsidRPr="00B85D53" w:rsidRDefault="00B85D53" w:rsidP="00B85D53">
      <w:pPr>
        <w:pStyle w:val="EndNoteBibliography"/>
        <w:ind w:left="720" w:firstLine="400"/>
      </w:pPr>
      <w:bookmarkStart w:id="302" w:name="_ENREF_7"/>
      <w:r w:rsidRPr="00B85D53">
        <w:t>[7]</w:t>
      </w:r>
      <w:r w:rsidRPr="00B85D53">
        <w:tab/>
        <w:t>R. Hartley, A. Zisserman. Multiple view geometry in computer vision[C]. 2000, 1865 - 1872.</w:t>
      </w:r>
      <w:bookmarkEnd w:id="302"/>
    </w:p>
    <w:p w:rsidR="00B85D53" w:rsidRPr="00B85D53" w:rsidRDefault="00B85D53" w:rsidP="00B85D53">
      <w:pPr>
        <w:pStyle w:val="EndNoteBibliography"/>
        <w:ind w:left="720" w:firstLine="400"/>
      </w:pPr>
      <w:bookmarkStart w:id="303" w:name="_ENREF_8"/>
      <w:r w:rsidRPr="00B85D53">
        <w:t>[8]</w:t>
      </w:r>
      <w:r w:rsidRPr="00B85D53">
        <w:tab/>
        <w:t>S. M. Seitz, B. Curless, J. Diebel, D. Scharstein, R. Szeliski. A Comparison and Evaluation of Multi-View Stereo Reconstruction Algorithms[C]. Computer Vision and Pattern Recognition, 2006 IEEE Computer Society Conference on, 2006, 519-528.</w:t>
      </w:r>
      <w:bookmarkEnd w:id="303"/>
    </w:p>
    <w:p w:rsidR="00B85D53" w:rsidRPr="00B85D53" w:rsidRDefault="00B85D53" w:rsidP="00B85D53">
      <w:pPr>
        <w:pStyle w:val="EndNoteBibliography"/>
        <w:ind w:left="720" w:firstLine="400"/>
      </w:pPr>
      <w:bookmarkStart w:id="304" w:name="_ENREF_9"/>
      <w:r w:rsidRPr="00B85D53">
        <w:t>[9]</w:t>
      </w:r>
      <w:r w:rsidRPr="00B85D53">
        <w:tab/>
        <w:t>Z. Zhang. A flexible new technique for camera calibration[J]. IEEE Transactions on Pattern Analysis &amp; Machine Intelligence, 2000, 22(11), 1330-1334.</w:t>
      </w:r>
      <w:bookmarkEnd w:id="304"/>
    </w:p>
    <w:p w:rsidR="00B85D53" w:rsidRPr="00B85D53" w:rsidRDefault="00B85D53" w:rsidP="00B85D53">
      <w:pPr>
        <w:pStyle w:val="EndNoteBibliography"/>
        <w:ind w:left="720" w:firstLine="400"/>
      </w:pPr>
      <w:bookmarkStart w:id="305" w:name="_ENREF_10"/>
      <w:r w:rsidRPr="00B85D53">
        <w:t>[10]</w:t>
      </w:r>
      <w:r w:rsidRPr="00B85D53">
        <w:tab/>
        <w:t>L. Song, W. Wu, J. Guo, X. Li. Survey on Camera Calibration Technique[C]. International Conference on Intelligent Human-Machine Systems and Cybernetics, 2013, 389-392.</w:t>
      </w:r>
      <w:bookmarkEnd w:id="305"/>
    </w:p>
    <w:p w:rsidR="00B85D53" w:rsidRPr="00B85D53" w:rsidRDefault="00B85D53" w:rsidP="00B85D53">
      <w:pPr>
        <w:pStyle w:val="EndNoteBibliography"/>
        <w:ind w:left="720" w:firstLine="400"/>
      </w:pPr>
      <w:bookmarkStart w:id="306" w:name="_ENREF_11"/>
      <w:r w:rsidRPr="00B85D53">
        <w:t>[11]</w:t>
      </w:r>
      <w:r w:rsidRPr="00B85D53">
        <w:tab/>
        <w:t>Y. Furukawa, J. Ponce. Accurate, Dense, and Robust Multi-View Stereopsis[C]. Computer Vision and Pattern Recognition, 2007. CVPR '07. IEEE Conference on, 2007, 1-8.</w:t>
      </w:r>
      <w:bookmarkEnd w:id="306"/>
    </w:p>
    <w:p w:rsidR="00B85D53" w:rsidRPr="00B85D53" w:rsidRDefault="00B85D53" w:rsidP="00B85D53">
      <w:pPr>
        <w:pStyle w:val="EndNoteBibliography"/>
        <w:ind w:left="720" w:firstLine="400"/>
      </w:pPr>
      <w:bookmarkStart w:id="307" w:name="_ENREF_12"/>
      <w:r w:rsidRPr="00B85D53">
        <w:t>[12]</w:t>
      </w:r>
      <w:r w:rsidRPr="00B85D53">
        <w:tab/>
        <w:t>L. Valgaerts, M. Mainberger, J. Weickert. Dense versus Sparse Approaches for Estimating the Fundamental Matrix[J]. International Journal of Computer Vision, 2012, 96(2), 212-234.</w:t>
      </w:r>
      <w:bookmarkEnd w:id="307"/>
    </w:p>
    <w:p w:rsidR="00B85D53" w:rsidRPr="00B85D53" w:rsidRDefault="00B85D53" w:rsidP="00B85D53">
      <w:pPr>
        <w:pStyle w:val="EndNoteBibliography"/>
        <w:ind w:left="720" w:firstLine="400"/>
      </w:pPr>
      <w:bookmarkStart w:id="308" w:name="_ENREF_13"/>
      <w:r w:rsidRPr="00B85D53">
        <w:t>[13]</w:t>
      </w:r>
      <w:r w:rsidRPr="00B85D53">
        <w:tab/>
        <w:t>A. H. Ahmadabadian, S. Robson, J. Boehm, M. Shortis, K. Wenzel, D. Fritsch. A comparison of dense matching algorithms for scaled surface reconstruction using stereo camera rigs[J]. Isprs Journal of Photogrammetry &amp; Remote Sensing, 2013, 78(4), 157-167.</w:t>
      </w:r>
      <w:bookmarkEnd w:id="308"/>
    </w:p>
    <w:p w:rsidR="00B85D53" w:rsidRPr="00B85D53" w:rsidRDefault="00B85D53" w:rsidP="00B85D53">
      <w:pPr>
        <w:pStyle w:val="EndNoteBibliography"/>
        <w:ind w:left="720" w:firstLine="400"/>
      </w:pPr>
      <w:bookmarkStart w:id="309" w:name="_ENREF_14"/>
      <w:r w:rsidRPr="00B85D53">
        <w:t>[14]</w:t>
      </w:r>
      <w:r w:rsidRPr="00B85D53">
        <w:tab/>
        <w:t>N. Snavely, S. M. Seitz, R. Szeliski. Photo Tourism: Exploring Photo Collections In 3D[J]. Acm Transactions on Graphics, 2006, 25(3), págs. 835-846.</w:t>
      </w:r>
      <w:bookmarkEnd w:id="309"/>
    </w:p>
    <w:p w:rsidR="00B85D53" w:rsidRPr="00B85D53" w:rsidRDefault="00B85D53" w:rsidP="00B85D53">
      <w:pPr>
        <w:pStyle w:val="EndNoteBibliography"/>
        <w:ind w:left="720" w:firstLine="400"/>
      </w:pPr>
      <w:bookmarkStart w:id="310" w:name="_ENREF_15"/>
      <w:r w:rsidRPr="00B85D53">
        <w:t>[15]</w:t>
      </w:r>
      <w:r w:rsidRPr="00B85D53">
        <w:tab/>
        <w:t>S. Agarwal, N. Snavely, I. Simon, S. M. Seitz. Building Rome in a day[C]. IEEE International Conference on Computer Vision, 2011, 72-79.</w:t>
      </w:r>
      <w:bookmarkEnd w:id="310"/>
    </w:p>
    <w:p w:rsidR="00B85D53" w:rsidRPr="00B85D53" w:rsidRDefault="00B85D53" w:rsidP="00B85D53">
      <w:pPr>
        <w:pStyle w:val="EndNoteBibliography"/>
        <w:ind w:left="720" w:firstLine="400"/>
      </w:pPr>
      <w:bookmarkStart w:id="311" w:name="_ENREF_16"/>
      <w:r w:rsidRPr="00B85D53">
        <w:t>[16]</w:t>
      </w:r>
      <w:r w:rsidRPr="00B85D53">
        <w:tab/>
        <w:t>T. Igarashi, S. Matsuoka, H. Tanaka. Teddy: a sketching interface for 3D freeform design[C]. Conference on Computer Graphics and Interactive Techniques, 1999, 409-416.</w:t>
      </w:r>
      <w:bookmarkEnd w:id="311"/>
    </w:p>
    <w:p w:rsidR="00B85D53" w:rsidRPr="00B85D53" w:rsidRDefault="00B85D53" w:rsidP="00B85D53">
      <w:pPr>
        <w:pStyle w:val="EndNoteBibliography"/>
        <w:ind w:left="720" w:firstLine="400"/>
      </w:pPr>
      <w:bookmarkStart w:id="312" w:name="_ENREF_17"/>
      <w:r w:rsidRPr="00B85D53">
        <w:t>[17]</w:t>
      </w:r>
      <w:r w:rsidRPr="00B85D53">
        <w:tab/>
        <w:t>B. Xu, W. Chang, A. Sheffer, A. Bousseau, J. Mccrae, K. Singh. True2Form:3D curve networks from 2D sketches via selective regularization[J]. Acm Transactions on Graphics, 2014, 33(4), 1-13.</w:t>
      </w:r>
      <w:bookmarkEnd w:id="312"/>
    </w:p>
    <w:p w:rsidR="00B85D53" w:rsidRPr="00B85D53" w:rsidRDefault="00B85D53" w:rsidP="00B85D53">
      <w:pPr>
        <w:pStyle w:val="EndNoteBibliography"/>
        <w:ind w:left="720" w:firstLine="400"/>
      </w:pPr>
      <w:bookmarkStart w:id="313" w:name="_ENREF_18"/>
      <w:r w:rsidRPr="00B85D53">
        <w:t>[18]</w:t>
      </w:r>
      <w:r w:rsidRPr="00B85D53">
        <w:tab/>
        <w:t>X. Chen, S. B. Kang, Y. Q. Xu, J. Dorsey, H. Y. Shum. Sketching reality:Realistic interpretation of architectural designs[J]. Acm Transactions on Graphics, 2008, 27(2), 1-15.</w:t>
      </w:r>
      <w:bookmarkEnd w:id="313"/>
    </w:p>
    <w:p w:rsidR="00B85D53" w:rsidRPr="00B85D53" w:rsidRDefault="00B85D53" w:rsidP="00B85D53">
      <w:pPr>
        <w:pStyle w:val="EndNoteBibliography"/>
        <w:ind w:left="720" w:firstLine="400"/>
      </w:pPr>
      <w:bookmarkStart w:id="314" w:name="_ENREF_19"/>
      <w:r w:rsidRPr="00B85D53">
        <w:t>[19]</w:t>
      </w:r>
      <w:r w:rsidRPr="00B85D53">
        <w:tab/>
        <w:t>S. Owada, F. Nielsen, K. Nakazawa, T. Igarashi. A Sketching Interface for Modeling the Internal Structures of 3D Shapes[J]. Lecture Notes in Computer Science, 2003, 2733(173), 49--57.</w:t>
      </w:r>
      <w:bookmarkEnd w:id="314"/>
    </w:p>
    <w:p w:rsidR="00B85D53" w:rsidRPr="00B85D53" w:rsidRDefault="00B85D53" w:rsidP="00B85D53">
      <w:pPr>
        <w:pStyle w:val="EndNoteBibliography"/>
        <w:ind w:left="720" w:firstLine="400"/>
      </w:pPr>
      <w:bookmarkStart w:id="315" w:name="_ENREF_20"/>
      <w:r w:rsidRPr="00B85D53">
        <w:t>[20]</w:t>
      </w:r>
      <w:r w:rsidRPr="00B85D53">
        <w:tab/>
        <w:t xml:space="preserve">R. Schmidt, B. Wyvill, M. C. Sousa, J. A. Jorge. ShapeShop:sketch-based solid </w:t>
      </w:r>
      <w:r w:rsidRPr="00B85D53">
        <w:lastRenderedPageBreak/>
        <w:t>modeling with BlobTrees[C]. ACM SIGGRAPH, 2007, 43.</w:t>
      </w:r>
      <w:bookmarkEnd w:id="315"/>
    </w:p>
    <w:p w:rsidR="00B85D53" w:rsidRPr="00B85D53" w:rsidRDefault="00B85D53" w:rsidP="00B85D53">
      <w:pPr>
        <w:pStyle w:val="EndNoteBibliography"/>
        <w:ind w:left="720" w:firstLine="400"/>
      </w:pPr>
      <w:bookmarkStart w:id="316" w:name="_ENREF_21"/>
      <w:r w:rsidRPr="00B85D53">
        <w:t>[21]</w:t>
      </w:r>
      <w:r w:rsidRPr="00B85D53">
        <w:tab/>
        <w:t>S. Owada, F. Nielsen, M. Okabe, T. Igarashi. Volumetric illustration:designing 3D models with internal textures[J]. ACM Transactions on Graphics (TOG), 2004, 23(3), 322-328.</w:t>
      </w:r>
      <w:bookmarkEnd w:id="316"/>
    </w:p>
    <w:p w:rsidR="00B85D53" w:rsidRPr="00B85D53" w:rsidRDefault="00B85D53" w:rsidP="00B85D53">
      <w:pPr>
        <w:pStyle w:val="EndNoteBibliography"/>
        <w:ind w:left="720" w:firstLine="400"/>
      </w:pPr>
      <w:bookmarkStart w:id="317" w:name="_ENREF_22"/>
      <w:r w:rsidRPr="00B85D53">
        <w:t>[22]</w:t>
      </w:r>
      <w:r w:rsidRPr="00B85D53">
        <w:tab/>
        <w:t>W. Li, W. Li, K. Zhou, B. Guo, B. Guo, N. J. Mitra. Interpreting concept sketches[J]. Acm Transactions on Graphics, 2013, 32(4), 56.</w:t>
      </w:r>
      <w:bookmarkEnd w:id="317"/>
    </w:p>
    <w:p w:rsidR="00B85D53" w:rsidRPr="00B85D53" w:rsidRDefault="00B85D53" w:rsidP="00B85D53">
      <w:pPr>
        <w:pStyle w:val="EndNoteBibliography"/>
        <w:ind w:left="720" w:firstLine="400"/>
      </w:pPr>
      <w:bookmarkStart w:id="318" w:name="_ENREF_23"/>
      <w:r w:rsidRPr="00B85D53">
        <w:t>[23]</w:t>
      </w:r>
      <w:r w:rsidRPr="00B85D53">
        <w:tab/>
        <w:t>M. Eitz, R. Richter, T. Boubekeur, K. Hildebrand, M. Alexa. Sketch-based shape retrieval[J]. Acm Transactions on Graphics, 2012, 31(4), 1-10.</w:t>
      </w:r>
      <w:bookmarkEnd w:id="318"/>
    </w:p>
    <w:p w:rsidR="00B85D53" w:rsidRPr="00B85D53" w:rsidRDefault="00B85D53" w:rsidP="00B85D53">
      <w:pPr>
        <w:pStyle w:val="EndNoteBibliography"/>
        <w:ind w:left="720" w:firstLine="400"/>
      </w:pPr>
      <w:bookmarkStart w:id="319" w:name="_ENREF_24"/>
      <w:r w:rsidRPr="00B85D53">
        <w:t>[24]</w:t>
      </w:r>
      <w:r w:rsidRPr="00B85D53">
        <w:tab/>
        <w:t>M. Eitz, J. Hays, M. Alexa. How do humans sketch objects?[J]. Acm Transactions on Graphics, 2012, 31(4), 1-10.</w:t>
      </w:r>
      <w:bookmarkEnd w:id="319"/>
    </w:p>
    <w:p w:rsidR="00B85D53" w:rsidRPr="00B85D53" w:rsidRDefault="00B85D53" w:rsidP="00B85D53">
      <w:pPr>
        <w:pStyle w:val="EndNoteBibliography"/>
        <w:ind w:left="720" w:firstLine="400"/>
      </w:pPr>
      <w:bookmarkStart w:id="320" w:name="_ENREF_25"/>
      <w:r w:rsidRPr="00B85D53">
        <w:t>[25]</w:t>
      </w:r>
      <w:r w:rsidRPr="00B85D53">
        <w:tab/>
        <w:t>K. Yin, H. Huang, H. Zhang, M. Gong, D. Cohen-Or, B. Chen. Morfit:interactive surface reconstruction from incomplete point clouds with curve-driven topology and geometry control[J]. Acm Transactions on Graphics, 2014, 33(6), 1-12.</w:t>
      </w:r>
      <w:bookmarkEnd w:id="320"/>
    </w:p>
    <w:p w:rsidR="00B85D53" w:rsidRPr="00B85D53" w:rsidRDefault="00B85D53" w:rsidP="00B85D53">
      <w:pPr>
        <w:pStyle w:val="EndNoteBibliography"/>
        <w:ind w:left="720" w:firstLine="400"/>
      </w:pPr>
      <w:bookmarkStart w:id="321" w:name="_ENREF_26"/>
      <w:r w:rsidRPr="00B85D53">
        <w:t>[26]</w:t>
      </w:r>
      <w:r w:rsidRPr="00B85D53">
        <w:tab/>
        <w:t>L. Olsen, F. F. Samavati, M. C. Sousa, J. A. Jorge. Sketch-based modeling: A survey[J]. Computers &amp; Graphics, 2009, 33(1), 85-103.</w:t>
      </w:r>
      <w:bookmarkEnd w:id="321"/>
    </w:p>
    <w:p w:rsidR="00B85D53" w:rsidRPr="00B85D53" w:rsidRDefault="00B85D53" w:rsidP="00B85D53">
      <w:pPr>
        <w:pStyle w:val="EndNoteBibliography"/>
        <w:ind w:left="720" w:firstLine="400"/>
      </w:pPr>
      <w:bookmarkStart w:id="322" w:name="_ENREF_27"/>
      <w:r w:rsidRPr="00B85D53">
        <w:t>[27]</w:t>
      </w:r>
      <w:r w:rsidRPr="00B85D53">
        <w:tab/>
        <w:t xml:space="preserve">C. Wu. (2015). </w:t>
      </w:r>
      <w:r w:rsidRPr="00B85D53">
        <w:rPr>
          <w:i/>
        </w:rPr>
        <w:t>Visualsfm: A visual structure from motion system.</w:t>
      </w:r>
      <w:r w:rsidRPr="00B85D53">
        <w:t xml:space="preserve"> Available: </w:t>
      </w:r>
      <w:hyperlink r:id="rId127" w:history="1">
        <w:r w:rsidRPr="00B85D53">
          <w:rPr>
            <w:rStyle w:val="af0"/>
          </w:rPr>
          <w:t>http://ccwu.me/vsfm/</w:t>
        </w:r>
        <w:bookmarkEnd w:id="322"/>
      </w:hyperlink>
    </w:p>
    <w:p w:rsidR="00B85D53" w:rsidRPr="00B85D53" w:rsidRDefault="00B85D53" w:rsidP="00B85D53">
      <w:pPr>
        <w:pStyle w:val="EndNoteBibliography"/>
        <w:ind w:left="720" w:firstLine="400"/>
      </w:pPr>
      <w:bookmarkStart w:id="323" w:name="_ENREF_28"/>
      <w:r w:rsidRPr="00B85D53">
        <w:t>[28]</w:t>
      </w:r>
      <w:r w:rsidRPr="00B85D53">
        <w:tab/>
      </w:r>
      <w:r w:rsidRPr="00B85D53">
        <w:rPr>
          <w:i/>
        </w:rPr>
        <w:t>Autodesk Maya Software</w:t>
      </w:r>
      <w:r w:rsidRPr="00B85D53">
        <w:t xml:space="preserve">. Available: </w:t>
      </w:r>
      <w:hyperlink r:id="rId128" w:history="1">
        <w:r w:rsidRPr="00B85D53">
          <w:rPr>
            <w:rStyle w:val="af0"/>
          </w:rPr>
          <w:t>http://www.autodesk.com/products/maya/overview</w:t>
        </w:r>
        <w:bookmarkEnd w:id="323"/>
      </w:hyperlink>
    </w:p>
    <w:p w:rsidR="00B85D53" w:rsidRPr="00B85D53" w:rsidRDefault="00B85D53" w:rsidP="00B85D53">
      <w:pPr>
        <w:pStyle w:val="EndNoteBibliography"/>
        <w:ind w:left="720" w:firstLine="400"/>
      </w:pPr>
      <w:bookmarkStart w:id="324" w:name="_ENREF_29"/>
      <w:r w:rsidRPr="00B85D53">
        <w:t>[29]</w:t>
      </w:r>
      <w:r w:rsidRPr="00B85D53">
        <w:tab/>
      </w:r>
      <w:r w:rsidRPr="00B85D53">
        <w:rPr>
          <w:i/>
        </w:rPr>
        <w:t>Blender Foundation</w:t>
      </w:r>
      <w:r w:rsidRPr="00B85D53">
        <w:t>. Available: https://</w:t>
      </w:r>
      <w:hyperlink r:id="rId129" w:history="1">
        <w:r w:rsidRPr="00B85D53">
          <w:rPr>
            <w:rStyle w:val="af0"/>
          </w:rPr>
          <w:t>www.blender.org</w:t>
        </w:r>
        <w:bookmarkEnd w:id="324"/>
      </w:hyperlink>
    </w:p>
    <w:p w:rsidR="00B85D53" w:rsidRPr="00B85D53" w:rsidRDefault="00B85D53" w:rsidP="00B85D53">
      <w:pPr>
        <w:pStyle w:val="EndNoteBibliography"/>
        <w:ind w:left="720" w:firstLine="400"/>
      </w:pPr>
      <w:bookmarkStart w:id="325" w:name="_ENREF_30"/>
      <w:r w:rsidRPr="00B85D53">
        <w:t>[30]</w:t>
      </w:r>
      <w:r w:rsidRPr="00B85D53">
        <w:tab/>
        <w:t>Y. P. Cao, T. Ju, Z. Fu, S. M. Hu. Interactive Image-Guided Modeling of Extruded Shapes[C]. Computer Graphics Forum, 2014, 101-110.</w:t>
      </w:r>
      <w:bookmarkEnd w:id="325"/>
    </w:p>
    <w:p w:rsidR="00B85D53" w:rsidRPr="00B85D53" w:rsidRDefault="00B85D53" w:rsidP="00B85D53">
      <w:pPr>
        <w:pStyle w:val="EndNoteBibliography"/>
        <w:ind w:left="720" w:firstLine="400"/>
      </w:pPr>
      <w:bookmarkStart w:id="326" w:name="_ENREF_31"/>
      <w:r w:rsidRPr="00B85D53">
        <w:t>[31]</w:t>
      </w:r>
      <w:r w:rsidRPr="00B85D53">
        <w:tab/>
        <w:t>N. P. Chironis, N. Sclater. Mechanisms and Mechanical Devices Sourcebook[J]. McGraw-Hill, 2001, 39(2-4), 271-3.</w:t>
      </w:r>
      <w:bookmarkEnd w:id="326"/>
    </w:p>
    <w:p w:rsidR="00B85D53" w:rsidRPr="00B85D53" w:rsidRDefault="00B85D53" w:rsidP="00B85D53">
      <w:pPr>
        <w:pStyle w:val="EndNoteBibliography"/>
        <w:ind w:left="720" w:firstLine="400"/>
      </w:pPr>
      <w:bookmarkStart w:id="327" w:name="_ENREF_32"/>
      <w:r w:rsidRPr="00B85D53">
        <w:t>[32]</w:t>
      </w:r>
      <w:r w:rsidRPr="00B85D53">
        <w:tab/>
        <w:t xml:space="preserve">Wikipedia. (2015). </w:t>
      </w:r>
      <w:r w:rsidRPr="00B85D53">
        <w:rPr>
          <w:i/>
        </w:rPr>
        <w:t>Involute</w:t>
      </w:r>
      <w:r w:rsidRPr="00B85D53">
        <w:t xml:space="preserve">. Available: </w:t>
      </w:r>
      <w:hyperlink r:id="rId130" w:history="1">
        <w:r w:rsidRPr="00B85D53">
          <w:rPr>
            <w:rStyle w:val="af0"/>
          </w:rPr>
          <w:t>http://en.wikipedia.org/wiki/Involute/</w:t>
        </w:r>
        <w:bookmarkEnd w:id="327"/>
      </w:hyperlink>
    </w:p>
    <w:p w:rsidR="00B85D53" w:rsidRPr="00B85D53" w:rsidRDefault="00B85D53" w:rsidP="00B85D53">
      <w:pPr>
        <w:pStyle w:val="EndNoteBibliography"/>
        <w:ind w:left="720" w:firstLine="400"/>
      </w:pPr>
      <w:bookmarkStart w:id="328" w:name="_ENREF_33"/>
      <w:r w:rsidRPr="00B85D53">
        <w:t>[33]</w:t>
      </w:r>
      <w:r w:rsidRPr="00B85D53">
        <w:tab/>
        <w:t>Y. Li, X. Wu, Y. Chrysathou, A. Sharf, D. Cohen-Or, N. J. Mitra. GlobFit: Consistently Fitting Primitives by Discovering Global Relations[J]. Journal of Computer-Aided Design &amp; Computer Graphics, 2012, 30(4), 52.</w:t>
      </w:r>
      <w:bookmarkEnd w:id="328"/>
    </w:p>
    <w:p w:rsidR="00B85D53" w:rsidRPr="00B85D53" w:rsidRDefault="00B85D53" w:rsidP="00B85D53">
      <w:pPr>
        <w:pStyle w:val="EndNoteBibliography"/>
        <w:ind w:left="720" w:firstLine="400"/>
      </w:pPr>
      <w:bookmarkStart w:id="329" w:name="_ENREF_34"/>
      <w:r w:rsidRPr="00B85D53">
        <w:t>[34]</w:t>
      </w:r>
      <w:r w:rsidRPr="00B85D53">
        <w:tab/>
        <w:t>W. Xu, J. Wang, K. K. Yin, K. Zhou, V. D. P. Michiel, F. Chen</w:t>
      </w:r>
      <w:r w:rsidRPr="00B85D53">
        <w:rPr>
          <w:i/>
        </w:rPr>
        <w:t>, et al.</w:t>
      </w:r>
      <w:r w:rsidRPr="00B85D53">
        <w:t xml:space="preserve"> Joint-aware manipulation of deformable models[J]. Acm Transactions on Graphics, 2009, 28(3), 1-9.</w:t>
      </w:r>
      <w:bookmarkEnd w:id="329"/>
    </w:p>
    <w:p w:rsidR="00B85D53" w:rsidRPr="00B85D53" w:rsidRDefault="00B85D53" w:rsidP="00B85D53">
      <w:pPr>
        <w:pStyle w:val="EndNoteBibliography"/>
        <w:ind w:left="720" w:firstLine="400"/>
      </w:pPr>
      <w:bookmarkStart w:id="330" w:name="_ENREF_35"/>
      <w:r w:rsidRPr="00B85D53">
        <w:t>[35]</w:t>
      </w:r>
      <w:r w:rsidRPr="00B85D53">
        <w:tab/>
        <w:t>G. Ran, O. Sorkine, N. J. Mitra, D. Cohen-Or. iWIRES:an analyze-and-edit approach to shape manipulation[J]. Acm Transactions on Graphics, 2009, 28(3), 1-10.</w:t>
      </w:r>
      <w:bookmarkEnd w:id="330"/>
    </w:p>
    <w:p w:rsidR="00B85D53" w:rsidRPr="00B85D53" w:rsidRDefault="00B85D53" w:rsidP="00B85D53">
      <w:pPr>
        <w:pStyle w:val="EndNoteBibliography"/>
        <w:ind w:left="720" w:firstLine="400"/>
      </w:pPr>
      <w:bookmarkStart w:id="331" w:name="_ENREF_36"/>
      <w:r w:rsidRPr="00B85D53">
        <w:t>[36]</w:t>
      </w:r>
      <w:r w:rsidRPr="00B85D53">
        <w:tab/>
        <w:t>K. Xu, H. Zhang, B. Chen, B. Chen. Fit and diverse: set evolution for inspiring 3D shape galleries[J]. Acm Transactions on Graphics, 2012, 31(4), 57.</w:t>
      </w:r>
      <w:bookmarkEnd w:id="331"/>
    </w:p>
    <w:p w:rsidR="00B85D53" w:rsidRPr="00B85D53" w:rsidRDefault="00B85D53" w:rsidP="00B85D53">
      <w:pPr>
        <w:pStyle w:val="EndNoteBibliography"/>
        <w:ind w:left="720" w:firstLine="400"/>
      </w:pPr>
      <w:bookmarkStart w:id="332" w:name="_ENREF_37"/>
      <w:r w:rsidRPr="00B85D53">
        <w:t>[37]</w:t>
      </w:r>
      <w:r w:rsidRPr="00B85D53">
        <w:tab/>
        <w:t>V. Kraevoy, A. Sheffer, A. Shamir, D. Cohenor. Non-homogeneous resizing of complex models[J]. Acm Transactions on Graphics, 2008, 27(5), 1-9.</w:t>
      </w:r>
      <w:bookmarkEnd w:id="332"/>
    </w:p>
    <w:p w:rsidR="00B85D53" w:rsidRPr="00B85D53" w:rsidRDefault="00B85D53" w:rsidP="00B85D53">
      <w:pPr>
        <w:pStyle w:val="EndNoteBibliography"/>
        <w:ind w:left="720" w:firstLine="400"/>
      </w:pPr>
      <w:bookmarkStart w:id="333" w:name="_ENREF_38"/>
      <w:r w:rsidRPr="00B85D53">
        <w:t>[38]</w:t>
      </w:r>
      <w:r w:rsidRPr="00B85D53">
        <w:tab/>
        <w:t>Y. Wang, K. Xu, J. Li, H. Zhang, A. Shamir, L. Liu</w:t>
      </w:r>
      <w:r w:rsidRPr="00B85D53">
        <w:rPr>
          <w:i/>
        </w:rPr>
        <w:t>, et al.</w:t>
      </w:r>
      <w:r w:rsidRPr="00B85D53">
        <w:t xml:space="preserve"> Symmetry Hierarchy of Man-Made Objects[C]. 287&amp;ndash;296.</w:t>
      </w:r>
      <w:bookmarkEnd w:id="333"/>
    </w:p>
    <w:p w:rsidR="00B85D53" w:rsidRPr="00B85D53" w:rsidRDefault="00B85D53" w:rsidP="00B85D53">
      <w:pPr>
        <w:pStyle w:val="EndNoteBibliography"/>
        <w:ind w:left="720" w:firstLine="400"/>
      </w:pPr>
      <w:bookmarkStart w:id="334" w:name="_ENREF_39"/>
      <w:r w:rsidRPr="00B85D53">
        <w:t>[39]</w:t>
      </w:r>
      <w:r w:rsidRPr="00B85D53">
        <w:tab/>
        <w:t>W. Li, M. Agrawala, B. Curless, D. Salesin. Automated generation of interactive 3D exploded view diagrams[C]. Acm Siggraph, 2008, 1-7.</w:t>
      </w:r>
      <w:bookmarkEnd w:id="334"/>
    </w:p>
    <w:p w:rsidR="00B85D53" w:rsidRPr="00B85D53" w:rsidRDefault="00B85D53" w:rsidP="00B85D53">
      <w:pPr>
        <w:pStyle w:val="EndNoteBibliography"/>
        <w:ind w:left="720" w:firstLine="400"/>
      </w:pPr>
      <w:bookmarkStart w:id="335" w:name="_ENREF_40"/>
      <w:r w:rsidRPr="00B85D53">
        <w:t>[40]</w:t>
      </w:r>
      <w:r w:rsidRPr="00B85D53">
        <w:tab/>
        <w:t>E. Kalogerakis, S. Chaudhuri, D. Koller, V. Koltun. A probabilistic model for component-based shape synthesis[J]. Acm Transactions on Graphics, 2012, 31(4), 1-11.</w:t>
      </w:r>
      <w:bookmarkEnd w:id="335"/>
    </w:p>
    <w:p w:rsidR="00B85D53" w:rsidRPr="00B85D53" w:rsidRDefault="00B85D53" w:rsidP="00B85D53">
      <w:pPr>
        <w:pStyle w:val="EndNoteBibliography"/>
        <w:ind w:left="720" w:firstLine="400"/>
      </w:pPr>
      <w:bookmarkStart w:id="336" w:name="_ENREF_41"/>
      <w:r w:rsidRPr="00B85D53">
        <w:t>[41]</w:t>
      </w:r>
      <w:r w:rsidRPr="00B85D53">
        <w:tab/>
        <w:t>C. H. Shen, H. Fu, K. Chen, S. M. Hu. Structure recovery by part assembly[J]. Acm Transactions on Graphics, 2012, 31(6), 1-11.</w:t>
      </w:r>
      <w:bookmarkEnd w:id="336"/>
    </w:p>
    <w:p w:rsidR="00B85D53" w:rsidRPr="00B85D53" w:rsidRDefault="00B85D53" w:rsidP="00B85D53">
      <w:pPr>
        <w:pStyle w:val="EndNoteBibliography"/>
        <w:ind w:left="720" w:firstLine="400"/>
      </w:pPr>
      <w:bookmarkStart w:id="337" w:name="_ENREF_42"/>
      <w:r w:rsidRPr="00B85D53">
        <w:t>[42]</w:t>
      </w:r>
      <w:r w:rsidRPr="00B85D53">
        <w:tab/>
        <w:t>M. Wand, M. Wand, H. Zhang, D. Cohen-Or, V. Kim, Q. X. Huang. Structure-aware shape processing[C]. SIGGRAPH Asia, 2013, 1.</w:t>
      </w:r>
      <w:bookmarkEnd w:id="337"/>
    </w:p>
    <w:p w:rsidR="00B85D53" w:rsidRPr="00B85D53" w:rsidRDefault="00B85D53" w:rsidP="00B85D53">
      <w:pPr>
        <w:pStyle w:val="EndNoteBibliography"/>
        <w:ind w:left="720" w:firstLine="400"/>
      </w:pPr>
      <w:bookmarkStart w:id="338" w:name="_ENREF_43"/>
      <w:r w:rsidRPr="00B85D53">
        <w:t>[43]</w:t>
      </w:r>
      <w:r w:rsidRPr="00B85D53">
        <w:tab/>
        <w:t>W. Li, W. Li, W. Li, W. Li, M. Agrawala. Illustrating how mechanical assemblies work[J]. Communications of the Acm, 2013, 56(1), 106-114.</w:t>
      </w:r>
      <w:bookmarkEnd w:id="338"/>
    </w:p>
    <w:p w:rsidR="00B85D53" w:rsidRPr="00B85D53" w:rsidRDefault="00B85D53" w:rsidP="00B85D53">
      <w:pPr>
        <w:pStyle w:val="EndNoteBibliography"/>
        <w:ind w:left="720" w:firstLine="400"/>
      </w:pPr>
      <w:bookmarkStart w:id="339" w:name="_ENREF_44"/>
      <w:r w:rsidRPr="00B85D53">
        <w:t>[44]</w:t>
      </w:r>
      <w:r w:rsidRPr="00B85D53">
        <w:tab/>
        <w:t>L. Zhu, W. Xu, J. Snyder, Y. Liu, G. Wang, B. Guo. Motion-guided mechanical toy modeling[J]. Acm Transactions on Graphics, 2012, 31(6), 127.</w:t>
      </w:r>
      <w:bookmarkEnd w:id="339"/>
    </w:p>
    <w:p w:rsidR="00B85D53" w:rsidRPr="00B85D53" w:rsidRDefault="00B85D53" w:rsidP="00B85D53">
      <w:pPr>
        <w:pStyle w:val="EndNoteBibliography"/>
        <w:ind w:left="720" w:firstLine="400"/>
      </w:pPr>
      <w:bookmarkStart w:id="340" w:name="_ENREF_45"/>
      <w:r w:rsidRPr="00B85D53">
        <w:t>[45]</w:t>
      </w:r>
      <w:r w:rsidRPr="00B85D53">
        <w:tab/>
        <w:t>M. B, #228, cher, B. Bickel, D. L. James, H. Pfister. Fabricating articulated characters from skinned meshes[J]. Acm Transactions on Graphics, 2012, 31(4), 1-9.</w:t>
      </w:r>
      <w:bookmarkEnd w:id="340"/>
    </w:p>
    <w:p w:rsidR="00B85D53" w:rsidRPr="00B85D53" w:rsidRDefault="00B85D53" w:rsidP="00B85D53">
      <w:pPr>
        <w:pStyle w:val="EndNoteBibliography"/>
        <w:ind w:left="720" w:firstLine="400"/>
      </w:pPr>
      <w:bookmarkStart w:id="341" w:name="_ENREF_46"/>
      <w:r w:rsidRPr="00B85D53">
        <w:t>[46]</w:t>
      </w:r>
      <w:r w:rsidRPr="00B85D53">
        <w:tab/>
        <w:t xml:space="preserve">W. Li, W. Li, N. J. Mitra, M. Pauly, M. Pauly. Designing and fabricating mechanical </w:t>
      </w:r>
      <w:r w:rsidRPr="00B85D53">
        <w:lastRenderedPageBreak/>
        <w:t>automata from mocap sequences[J]. Acm Transactions on Graphics, 2013, 32(6), 186.</w:t>
      </w:r>
      <w:bookmarkEnd w:id="341"/>
    </w:p>
    <w:p w:rsidR="00B85D53" w:rsidRPr="00B85D53" w:rsidRDefault="00B85D53" w:rsidP="00B85D53">
      <w:pPr>
        <w:pStyle w:val="EndNoteBibliography"/>
        <w:ind w:left="720" w:firstLine="400"/>
      </w:pPr>
      <w:bookmarkStart w:id="342" w:name="_ENREF_47"/>
      <w:r w:rsidRPr="00B85D53">
        <w:t>[47]</w:t>
      </w:r>
      <w:r w:rsidRPr="00B85D53">
        <w:tab/>
        <w:t>R. W. Sumner, R. W. Sumner, R. W. Sumner, R. W. Sumner, R. W. Sumner, R. W. Sumner</w:t>
      </w:r>
      <w:r w:rsidRPr="00B85D53">
        <w:rPr>
          <w:i/>
        </w:rPr>
        <w:t>, et al.</w:t>
      </w:r>
      <w:r w:rsidRPr="00B85D53">
        <w:t xml:space="preserve"> Computational design of mechanical characters[J]. Acm Transactions on Graphics, 2013, 32(4), 83.</w:t>
      </w:r>
      <w:bookmarkEnd w:id="342"/>
    </w:p>
    <w:p w:rsidR="00B85D53" w:rsidRPr="00B85D53" w:rsidRDefault="00B85D53" w:rsidP="00B85D53">
      <w:pPr>
        <w:pStyle w:val="EndNoteBibliography"/>
        <w:ind w:left="720" w:firstLine="400"/>
      </w:pPr>
      <w:bookmarkStart w:id="343" w:name="_ENREF_48"/>
      <w:r w:rsidRPr="00B85D53">
        <w:t>[48]</w:t>
      </w:r>
      <w:r w:rsidRPr="00B85D53">
        <w:tab/>
        <w:t>B. Thomaszewski, S. Coros, D. Gauge, V. Megaro, E. Grinspun, M. Gross. Computational design of linkage-based characters[J]. Acm Transactions on Graphics, 2014, 33(4), 1-9.</w:t>
      </w:r>
      <w:bookmarkEnd w:id="343"/>
    </w:p>
    <w:p w:rsidR="00B85D53" w:rsidRPr="00B85D53" w:rsidRDefault="00B85D53" w:rsidP="00B85D53">
      <w:pPr>
        <w:pStyle w:val="EndNoteBibliography"/>
        <w:ind w:left="720" w:firstLine="400"/>
      </w:pPr>
      <w:bookmarkStart w:id="344" w:name="_ENREF_49"/>
      <w:r w:rsidRPr="00B85D53">
        <w:t>[49]</w:t>
      </w:r>
      <w:r w:rsidRPr="00B85D53">
        <w:tab/>
        <w:t>J. Huang, C. H. Menq. Automatic CAD Model Reconstruction from Multiple Point Clouds for Reverse Engineering[J]. Journal of Computing &amp; Information Science in Engineering, 2002, 2(3), 160-170.</w:t>
      </w:r>
      <w:bookmarkEnd w:id="344"/>
    </w:p>
    <w:p w:rsidR="00B85D53" w:rsidRPr="00B85D53" w:rsidRDefault="00B85D53" w:rsidP="00B85D53">
      <w:pPr>
        <w:pStyle w:val="EndNoteBibliography"/>
        <w:ind w:left="720" w:firstLine="400"/>
      </w:pPr>
      <w:bookmarkStart w:id="345" w:name="_ENREF_50"/>
      <w:r w:rsidRPr="00B85D53">
        <w:t>[50]</w:t>
      </w:r>
      <w:r w:rsidRPr="00B85D53">
        <w:tab/>
        <w:t>A. Bey, R. Chaine, R. Marc, G. Thibault, S. Akkouche. Reconstruction of Consistent 3d CAD Models from Point Cloud Data Using a Priori CAD Models[J]. ISPRS - International Archives of the Photogrammetry, 2012, XXXVIII-5/W12(289-294.</w:t>
      </w:r>
      <w:bookmarkEnd w:id="345"/>
    </w:p>
    <w:p w:rsidR="00B85D53" w:rsidRPr="00B85D53" w:rsidRDefault="00B85D53" w:rsidP="00B85D53">
      <w:pPr>
        <w:pStyle w:val="EndNoteBibliography"/>
        <w:ind w:left="720" w:firstLine="400"/>
      </w:pPr>
      <w:bookmarkStart w:id="346" w:name="_ENREF_51"/>
      <w:r w:rsidRPr="00B85D53">
        <w:t>[51]</w:t>
      </w:r>
      <w:r w:rsidRPr="00B85D53">
        <w:tab/>
        <w:t>S. Chenney, D. A. Forsyth. Sampling plausible solutions to multi-body constraint problems[C]. Conference on Computer Graphics and Interactive Techniques, 2000, 219-228.</w:t>
      </w:r>
      <w:bookmarkEnd w:id="346"/>
    </w:p>
    <w:p w:rsidR="00B85D53" w:rsidRPr="00B85D53" w:rsidRDefault="00B85D53" w:rsidP="00B85D53">
      <w:pPr>
        <w:pStyle w:val="EndNoteBibliography"/>
        <w:ind w:left="720" w:firstLine="400"/>
      </w:pPr>
      <w:bookmarkStart w:id="347" w:name="_ENREF_52"/>
      <w:r w:rsidRPr="00B85D53">
        <w:t>[52]</w:t>
      </w:r>
      <w:r w:rsidRPr="00B85D53">
        <w:tab/>
        <w:t>J. O. Talton, Y. Lou, S. Lesser, J. Duke, V. Koltun. Metropolis procedural modeling[J]. Acm Transactions on Graphics, 2011, 30(2), 1-14.</w:t>
      </w:r>
      <w:bookmarkEnd w:id="347"/>
    </w:p>
    <w:p w:rsidR="00B85D53" w:rsidRPr="00B85D53" w:rsidRDefault="00B85D53" w:rsidP="00B85D53">
      <w:pPr>
        <w:pStyle w:val="EndNoteBibliography"/>
        <w:ind w:left="720" w:firstLine="400"/>
      </w:pPr>
      <w:bookmarkStart w:id="348" w:name="_ENREF_53"/>
      <w:r w:rsidRPr="00B85D53">
        <w:t>[53]</w:t>
      </w:r>
      <w:r w:rsidRPr="00B85D53">
        <w:tab/>
        <w:t>J. Mccrae, K. Singh, N. J. Mitra</w:t>
      </w:r>
      <w:r w:rsidRPr="00B85D53">
        <w:rPr>
          <w:i/>
        </w:rPr>
        <w:t xml:space="preserve">, </w:t>
      </w:r>
      <w:r w:rsidRPr="00B85D53">
        <w:t>Slices: a shape-proxy based on planar sections[M]: ACM, 2011.</w:t>
      </w:r>
      <w:bookmarkEnd w:id="348"/>
    </w:p>
    <w:p w:rsidR="00B85D53" w:rsidRPr="00B85D53" w:rsidRDefault="00B85D53" w:rsidP="00B85D53">
      <w:pPr>
        <w:pStyle w:val="EndNoteBibliography"/>
        <w:ind w:left="720" w:firstLine="400"/>
      </w:pPr>
      <w:bookmarkStart w:id="349" w:name="_ENREF_54"/>
      <w:r w:rsidRPr="00B85D53">
        <w:t>[54]</w:t>
      </w:r>
      <w:r w:rsidRPr="00B85D53">
        <w:tab/>
        <w:t>D. G. Lowe. Distinctive Image Features from Scale-Invariant Keypoints[J]. International Journal of Computer Vision, 2004, 60(2), 91-110.</w:t>
      </w:r>
      <w:bookmarkEnd w:id="349"/>
    </w:p>
    <w:p w:rsidR="00B85D53" w:rsidRPr="00B85D53" w:rsidRDefault="00B85D53" w:rsidP="00B85D53">
      <w:pPr>
        <w:pStyle w:val="EndNoteBibliography"/>
        <w:ind w:left="720" w:firstLine="400"/>
      </w:pPr>
      <w:bookmarkStart w:id="350" w:name="_ENREF_55"/>
      <w:r w:rsidRPr="00B85D53">
        <w:t>[55]</w:t>
      </w:r>
      <w:r w:rsidRPr="00B85D53">
        <w:tab/>
        <w:t>J. Canny</w:t>
      </w:r>
      <w:r w:rsidRPr="00B85D53">
        <w:rPr>
          <w:i/>
        </w:rPr>
        <w:t xml:space="preserve">, </w:t>
      </w:r>
      <w:r w:rsidRPr="00B85D53">
        <w:t>A Computational Approach to Edge Detection[M]: IEEE Computer Society, 1986.</w:t>
      </w:r>
      <w:bookmarkEnd w:id="350"/>
    </w:p>
    <w:p w:rsidR="00B85D53" w:rsidRPr="00B85D53" w:rsidRDefault="00B85D53" w:rsidP="00B85D53">
      <w:pPr>
        <w:pStyle w:val="EndNoteBibliography"/>
        <w:ind w:left="720" w:firstLine="400"/>
      </w:pPr>
      <w:bookmarkStart w:id="351" w:name="_ENREF_56"/>
      <w:r w:rsidRPr="00B85D53">
        <w:t>[56]</w:t>
      </w:r>
      <w:r w:rsidRPr="00B85D53">
        <w:tab/>
        <w:t>S. G. Mallat</w:t>
      </w:r>
      <w:r w:rsidRPr="00B85D53">
        <w:rPr>
          <w:i/>
        </w:rPr>
        <w:t xml:space="preserve">, </w:t>
      </w:r>
      <w:r w:rsidRPr="00B85D53">
        <w:t>A Theory for Multiresolution Signal Decomposition: The Wavelet Representation[M]: IEEE Computer Society, 1989.</w:t>
      </w:r>
      <w:bookmarkEnd w:id="351"/>
    </w:p>
    <w:p w:rsidR="00B85D53" w:rsidRPr="00B85D53" w:rsidRDefault="00B85D53" w:rsidP="00B85D53">
      <w:pPr>
        <w:pStyle w:val="EndNoteBibliography"/>
        <w:ind w:left="720" w:firstLine="400"/>
      </w:pPr>
      <w:bookmarkStart w:id="352" w:name="_ENREF_57"/>
      <w:r w:rsidRPr="00B85D53">
        <w:t>[57]</w:t>
      </w:r>
      <w:r w:rsidRPr="00B85D53">
        <w:tab/>
        <w:t>A. Certain. Interactive multiresolution surface viewing[C]. Conference on Computer Graphics and Interactive Techniques, 1996, 91-98.</w:t>
      </w:r>
      <w:bookmarkEnd w:id="352"/>
    </w:p>
    <w:p w:rsidR="00B85D53" w:rsidRPr="00B85D53" w:rsidRDefault="00B85D53" w:rsidP="00B85D53">
      <w:pPr>
        <w:pStyle w:val="EndNoteBibliography"/>
        <w:ind w:left="720" w:firstLine="400"/>
      </w:pPr>
      <w:bookmarkStart w:id="353" w:name="_ENREF_58"/>
      <w:r w:rsidRPr="00B85D53">
        <w:t>[58]</w:t>
      </w:r>
      <w:r w:rsidRPr="00B85D53">
        <w:tab/>
        <w:t>C. Roudet, F. Dupont, A. Baskurt. Multiresolution mesh segmentation based on surface roughness and wavelet analysis[C]. Electronic Imaging, 2007</w:t>
      </w:r>
      <w:bookmarkEnd w:id="353"/>
    </w:p>
    <w:p w:rsidR="00B85D53" w:rsidRPr="00B85D53" w:rsidRDefault="00B85D53" w:rsidP="00B85D53">
      <w:pPr>
        <w:pStyle w:val="EndNoteBibliography"/>
        <w:ind w:left="720" w:firstLine="400"/>
      </w:pPr>
      <w:bookmarkStart w:id="354" w:name="_ENREF_59"/>
      <w:r w:rsidRPr="00B85D53">
        <w:t>[59]</w:t>
      </w:r>
      <w:r w:rsidRPr="00B85D53">
        <w:tab/>
        <w:t>A. Khodakovsky, I. Guskov</w:t>
      </w:r>
      <w:r w:rsidRPr="00B85D53">
        <w:rPr>
          <w:i/>
        </w:rPr>
        <w:t xml:space="preserve">, </w:t>
      </w:r>
      <w:r w:rsidRPr="00B85D53">
        <w:t>Compression of Normal Meshes[M]: Springer Berlin Heidelberg, 2004.</w:t>
      </w:r>
      <w:bookmarkEnd w:id="354"/>
    </w:p>
    <w:p w:rsidR="00B85D53" w:rsidRPr="00B85D53" w:rsidRDefault="00B85D53" w:rsidP="00B85D53">
      <w:pPr>
        <w:pStyle w:val="EndNoteBibliography"/>
        <w:ind w:left="720" w:firstLine="400"/>
      </w:pPr>
      <w:bookmarkStart w:id="355" w:name="_ENREF_60"/>
      <w:r w:rsidRPr="00B85D53">
        <w:t>[60]</w:t>
      </w:r>
      <w:r w:rsidRPr="00B85D53">
        <w:tab/>
        <w:t>S. Lavu, H. Choi, R. Baraniuk. Geometry compression of normal meshes using rate-distortion algorithms[C]. Eurographics/acm SIGGRAPH Symposium on Geometry Processing, 2003, 52-61.</w:t>
      </w:r>
      <w:bookmarkEnd w:id="355"/>
    </w:p>
    <w:p w:rsidR="00B85D53" w:rsidRPr="00B85D53" w:rsidRDefault="00B85D53" w:rsidP="00B85D53">
      <w:pPr>
        <w:pStyle w:val="EndNoteBibliography"/>
        <w:ind w:left="720" w:firstLine="400"/>
      </w:pPr>
      <w:bookmarkStart w:id="356" w:name="_ENREF_61"/>
      <w:r w:rsidRPr="00B85D53">
        <w:t>[61]</w:t>
      </w:r>
      <w:r w:rsidRPr="00B85D53">
        <w:tab/>
        <w:t>M. Antonini</w:t>
      </w:r>
      <w:r w:rsidRPr="00B85D53">
        <w:rPr>
          <w:i/>
        </w:rPr>
        <w:t xml:space="preserve">, </w:t>
      </w:r>
      <w:r w:rsidRPr="00B85D53">
        <w:t>An efficient bit allocation for compressing normal meshes with an error-driven quantization[M]: Elsevier Science Publishers B. V., 2005.</w:t>
      </w:r>
      <w:bookmarkEnd w:id="356"/>
    </w:p>
    <w:p w:rsidR="00B85D53" w:rsidRPr="00B85D53" w:rsidRDefault="00B85D53" w:rsidP="00B85D53">
      <w:pPr>
        <w:pStyle w:val="EndNoteBibliography"/>
        <w:ind w:left="720" w:firstLine="400"/>
      </w:pPr>
      <w:bookmarkStart w:id="357" w:name="_ENREF_62"/>
      <w:r w:rsidRPr="00B85D53">
        <w:t>[62]</w:t>
      </w:r>
      <w:r w:rsidRPr="00B85D53">
        <w:tab/>
        <w:t>J. Y. Sim, C. S. Kim, C. C. J. Kuo, S. U. Lee. Rate-distortion optimized compression and view-dependent transmission of 3-D normal meshes[J]. IEEE Transactions on Circuits &amp; Systems for Video Technology, 2005, 15(7), 854-868.</w:t>
      </w:r>
      <w:bookmarkEnd w:id="357"/>
    </w:p>
    <w:p w:rsidR="00B85D53" w:rsidRPr="00B85D53" w:rsidRDefault="00B85D53" w:rsidP="00B85D53">
      <w:pPr>
        <w:pStyle w:val="EndNoteBibliography"/>
        <w:ind w:left="720" w:firstLine="400"/>
      </w:pPr>
      <w:bookmarkStart w:id="358" w:name="_ENREF_63"/>
      <w:r w:rsidRPr="00B85D53">
        <w:t>[63]</w:t>
      </w:r>
      <w:r w:rsidRPr="00B85D53">
        <w:tab/>
        <w:t>L. Denis, S. M. Satti, A. Munteanu, J. Cornelis, P. Schelkens. Scalable Intraband and Composite Wavelet-Based Coding of Semiregular Meshes[J]. IEEE Transactions on Multimedia, 2010, 12(8), 773-789.</w:t>
      </w:r>
      <w:bookmarkEnd w:id="358"/>
    </w:p>
    <w:p w:rsidR="00B85D53" w:rsidRPr="00B85D53" w:rsidRDefault="00B85D53" w:rsidP="00B85D53">
      <w:pPr>
        <w:pStyle w:val="EndNoteBibliography"/>
        <w:ind w:left="720" w:firstLine="400"/>
      </w:pPr>
      <w:bookmarkStart w:id="359" w:name="_ENREF_64"/>
      <w:r w:rsidRPr="00B85D53">
        <w:t>[64]</w:t>
      </w:r>
      <w:r w:rsidRPr="00B85D53">
        <w:tab/>
        <w:t>M. Garland. Surface simplification using quadric error metrics[J]. Acm Siggraph Computer Graphics, 1997, 1997(209-216.</w:t>
      </w:r>
      <w:bookmarkEnd w:id="359"/>
    </w:p>
    <w:p w:rsidR="00B85D53" w:rsidRPr="00B85D53" w:rsidRDefault="00B85D53" w:rsidP="00B85D53">
      <w:pPr>
        <w:pStyle w:val="EndNoteBibliography"/>
        <w:ind w:left="720" w:firstLine="400"/>
      </w:pPr>
      <w:bookmarkStart w:id="360" w:name="_ENREF_65"/>
      <w:r w:rsidRPr="00B85D53">
        <w:t>[65]</w:t>
      </w:r>
      <w:r w:rsidRPr="00B85D53">
        <w:tab/>
        <w:t>F. Payan, C. Roudet, B. Sauvage</w:t>
      </w:r>
      <w:r w:rsidRPr="00B85D53">
        <w:rPr>
          <w:i/>
        </w:rPr>
        <w:t xml:space="preserve">, </w:t>
      </w:r>
      <w:r w:rsidRPr="00B85D53">
        <w:t>Semi-Regular Triangle Remeshing: A Comprehensive Study[M]: The Eurographs Association &amp; John Wiley &amp; Sons, Ltd., 2015.</w:t>
      </w:r>
      <w:bookmarkEnd w:id="360"/>
    </w:p>
    <w:p w:rsidR="00B85D53" w:rsidRPr="00B85D53" w:rsidRDefault="00B85D53" w:rsidP="00B85D53">
      <w:pPr>
        <w:pStyle w:val="EndNoteBibliography"/>
        <w:ind w:left="720" w:firstLine="400"/>
      </w:pPr>
      <w:bookmarkStart w:id="361" w:name="_ENREF_66"/>
      <w:r w:rsidRPr="00B85D53">
        <w:t>[66]</w:t>
      </w:r>
      <w:r w:rsidRPr="00B85D53">
        <w:tab/>
        <w:t>P. Alliez, M. Meyer, M. Desbrun. Interactive geometry remeshing[J]. Acm Transactions on Graphics, 2002, 21(3), 347-354.</w:t>
      </w:r>
      <w:bookmarkEnd w:id="361"/>
    </w:p>
    <w:p w:rsidR="00B85D53" w:rsidRPr="00B85D53" w:rsidRDefault="00B85D53" w:rsidP="00B85D53">
      <w:pPr>
        <w:pStyle w:val="EndNoteBibliography"/>
        <w:ind w:left="720" w:firstLine="400"/>
      </w:pPr>
      <w:bookmarkStart w:id="362" w:name="_ENREF_67"/>
      <w:r w:rsidRPr="00B85D53">
        <w:t>[67]</w:t>
      </w:r>
      <w:r w:rsidRPr="00B85D53">
        <w:tab/>
        <w:t>J. Schreiner, A. Asirvatham, E. Praun, H. Hoppe. Inter-surface mapping[J]. Acm Transactions on Graphics, 2004, 23(3), 870-877.</w:t>
      </w:r>
      <w:bookmarkEnd w:id="362"/>
    </w:p>
    <w:p w:rsidR="00B85D53" w:rsidRPr="00B85D53" w:rsidRDefault="00B85D53" w:rsidP="00B85D53">
      <w:pPr>
        <w:pStyle w:val="EndNoteBibliography"/>
        <w:ind w:left="720" w:firstLine="400"/>
      </w:pPr>
      <w:bookmarkStart w:id="363" w:name="_ENREF_68"/>
      <w:r w:rsidRPr="00B85D53">
        <w:t>[68]</w:t>
      </w:r>
      <w:r w:rsidRPr="00B85D53">
        <w:tab/>
        <w:t>M. S. Floater, H. Kai</w:t>
      </w:r>
      <w:r w:rsidRPr="00B85D53">
        <w:rPr>
          <w:i/>
        </w:rPr>
        <w:t xml:space="preserve">, </w:t>
      </w:r>
      <w:r w:rsidRPr="00B85D53">
        <w:t>Surface Parameterization: a Tutorial and Survey[M]: Springer Berlin Heidelberg, 2005.</w:t>
      </w:r>
      <w:bookmarkEnd w:id="363"/>
    </w:p>
    <w:p w:rsidR="00B85D53" w:rsidRPr="00B85D53" w:rsidRDefault="00B85D53" w:rsidP="00B85D53">
      <w:pPr>
        <w:pStyle w:val="EndNoteBibliography"/>
        <w:ind w:left="720" w:firstLine="400"/>
      </w:pPr>
      <w:bookmarkStart w:id="364" w:name="_ENREF_69"/>
      <w:r w:rsidRPr="00B85D53">
        <w:lastRenderedPageBreak/>
        <w:t>[69]</w:t>
      </w:r>
      <w:r w:rsidRPr="00B85D53">
        <w:tab/>
        <w:t>A. W. F. Lee. MAPS: multiresolution adaptive parameterization of surfaces[J]. ACM Computer Graphics (Proc. SIGGRAPH, 1998, 40(2), 189-218.</w:t>
      </w:r>
      <w:bookmarkEnd w:id="364"/>
    </w:p>
    <w:p w:rsidR="00B85D53" w:rsidRPr="00B85D53" w:rsidRDefault="00B85D53" w:rsidP="00B85D53">
      <w:pPr>
        <w:pStyle w:val="EndNoteBibliography"/>
        <w:ind w:left="720" w:firstLine="400"/>
      </w:pPr>
      <w:bookmarkStart w:id="365" w:name="_ENREF_70"/>
      <w:r w:rsidRPr="00B85D53">
        <w:t>[70]</w:t>
      </w:r>
      <w:r w:rsidRPr="00B85D53">
        <w:tab/>
        <w:t>M. Lounsbery, T. D. Derose, J. Warren. Multiresolution Analysis for Surfaces of Arbitrary Topological Type[J]. Acm Transactions on Graphics, 1993, 16(1), 3--4.</w:t>
      </w:r>
      <w:bookmarkEnd w:id="365"/>
    </w:p>
    <w:p w:rsidR="00B85D53" w:rsidRPr="00B85D53" w:rsidRDefault="00B85D53" w:rsidP="00B85D53">
      <w:pPr>
        <w:pStyle w:val="EndNoteBibliography"/>
        <w:ind w:left="720" w:firstLine="400"/>
      </w:pPr>
      <w:bookmarkStart w:id="366" w:name="_ENREF_71"/>
      <w:r w:rsidRPr="00B85D53">
        <w:t>[71]</w:t>
      </w:r>
      <w:r w:rsidRPr="00B85D53">
        <w:tab/>
        <w:t>M. Eck. Multiresolution analysis of arbitrary meshes[C]. 1995, 173-182.</w:t>
      </w:r>
      <w:bookmarkEnd w:id="366"/>
    </w:p>
    <w:p w:rsidR="00B85D53" w:rsidRPr="00B85D53" w:rsidRDefault="00B85D53" w:rsidP="00B85D53">
      <w:pPr>
        <w:pStyle w:val="EndNoteBibliography"/>
        <w:ind w:left="720" w:firstLine="400"/>
      </w:pPr>
      <w:bookmarkStart w:id="367" w:name="_ENREF_72"/>
      <w:r w:rsidRPr="00B85D53">
        <w:rPr>
          <w:rFonts w:hint="eastAsia"/>
        </w:rPr>
        <w:t>[72]</w:t>
      </w:r>
      <w:r w:rsidRPr="00B85D53">
        <w:rPr>
          <w:rFonts w:hint="eastAsia"/>
        </w:rPr>
        <w:tab/>
        <w:t xml:space="preserve">P. Gioia. Reducing the number of wavelet coefficients by geometric partitioning </w:t>
      </w:r>
      <w:r w:rsidRPr="00B85D53">
        <w:rPr>
          <w:rFonts w:hint="eastAsia"/>
        </w:rPr>
        <w:t>☆</w:t>
      </w:r>
      <w:r w:rsidRPr="00B85D53">
        <w:rPr>
          <w:rFonts w:hint="eastAsia"/>
        </w:rPr>
        <w:t>[J]. Computational Geometry, 1999, 14(1</w:t>
      </w:r>
      <w:r w:rsidRPr="00B85D53">
        <w:rPr>
          <w:rFonts w:hint="eastAsia"/>
        </w:rPr>
        <w:t>–</w:t>
      </w:r>
      <w:r w:rsidRPr="00B85D53">
        <w:rPr>
          <w:rFonts w:hint="eastAsia"/>
        </w:rPr>
        <w:t>3), 25-48.</w:t>
      </w:r>
      <w:bookmarkEnd w:id="367"/>
    </w:p>
    <w:p w:rsidR="00B85D53" w:rsidRPr="00B85D53" w:rsidRDefault="00B85D53" w:rsidP="00B85D53">
      <w:pPr>
        <w:pStyle w:val="EndNoteBibliography"/>
        <w:ind w:left="720" w:firstLine="400"/>
      </w:pPr>
      <w:bookmarkStart w:id="368" w:name="_ENREF_73"/>
      <w:r w:rsidRPr="00B85D53">
        <w:t>[73]</w:t>
      </w:r>
      <w:r w:rsidRPr="00B85D53">
        <w:tab/>
        <w:t>I. Guskov, W. Sweldens. Normal meshes[C]. Conference on Computer Graphics and Interactive Techniques, 2000, 95-102.</w:t>
      </w:r>
      <w:bookmarkEnd w:id="368"/>
    </w:p>
    <w:p w:rsidR="00B85D53" w:rsidRPr="00B85D53" w:rsidRDefault="00B85D53" w:rsidP="00B85D53">
      <w:pPr>
        <w:pStyle w:val="EndNoteBibliography"/>
        <w:ind w:left="720" w:firstLine="400"/>
      </w:pPr>
      <w:bookmarkStart w:id="369" w:name="_ENREF_74"/>
      <w:r w:rsidRPr="00B85D53">
        <w:t>[74]</w:t>
      </w:r>
      <w:r w:rsidRPr="00B85D53">
        <w:tab/>
        <w:t>A. Lee, H. Moreton, H. Hoppe. Displaced subdivision surfaces[C]. Conference on Computer Graphics and Interactive Techniques, 2000, 85-94.</w:t>
      </w:r>
      <w:bookmarkEnd w:id="369"/>
    </w:p>
    <w:p w:rsidR="00B85D53" w:rsidRPr="00B85D53" w:rsidRDefault="00B85D53" w:rsidP="00B85D53">
      <w:pPr>
        <w:pStyle w:val="EndNoteBibliography"/>
        <w:ind w:left="720" w:firstLine="400"/>
      </w:pPr>
      <w:bookmarkStart w:id="370" w:name="_ENREF_75"/>
      <w:r w:rsidRPr="00B85D53">
        <w:t>[75]</w:t>
      </w:r>
      <w:r w:rsidRPr="00B85D53">
        <w:tab/>
        <w:t>K. Hormann, U. Labsik, G. Greiner. Remeshing triangulated surfaces with optimal parameterizations[J]. Computer-Aided Design, 2001, 33(11), 779-788.</w:t>
      </w:r>
      <w:bookmarkEnd w:id="370"/>
    </w:p>
    <w:p w:rsidR="00B85D53" w:rsidRPr="00B85D53" w:rsidRDefault="00B85D53" w:rsidP="00B85D53">
      <w:pPr>
        <w:pStyle w:val="EndNoteBibliography"/>
        <w:ind w:left="720" w:firstLine="400"/>
      </w:pPr>
      <w:bookmarkStart w:id="371" w:name="_ENREF_76"/>
      <w:r w:rsidRPr="00B85D53">
        <w:t>[76]</w:t>
      </w:r>
      <w:r w:rsidRPr="00B85D53">
        <w:tab/>
        <w:t>A. Khodakovsky, N. Litke, P. Schröder. Globally Smooth Parameterizations with Low Distortion[J]. Acm Transactions on Graphics, 2003, 22(3), 350-357.</w:t>
      </w:r>
      <w:bookmarkEnd w:id="371"/>
    </w:p>
    <w:p w:rsidR="00B85D53" w:rsidRPr="00B85D53" w:rsidRDefault="00B85D53" w:rsidP="00B85D53">
      <w:pPr>
        <w:pStyle w:val="EndNoteBibliography"/>
        <w:ind w:left="720" w:firstLine="400"/>
      </w:pPr>
      <w:bookmarkStart w:id="372" w:name="_ENREF_77"/>
      <w:r w:rsidRPr="00B85D53">
        <w:t>[77]</w:t>
      </w:r>
      <w:r w:rsidRPr="00B85D53">
        <w:tab/>
        <w:t>I. Friedel, P. Der, A. Khodakovsky. Variational normal meshes[J]. Acm Transactions on Graphics, 2004, 23(4), 1061-1073.</w:t>
      </w:r>
      <w:bookmarkEnd w:id="372"/>
    </w:p>
    <w:p w:rsidR="00B85D53" w:rsidRPr="00B85D53" w:rsidRDefault="00B85D53" w:rsidP="00B85D53">
      <w:pPr>
        <w:pStyle w:val="EndNoteBibliography"/>
        <w:ind w:left="720" w:firstLine="400"/>
      </w:pPr>
      <w:bookmarkStart w:id="373" w:name="_ENREF_78"/>
      <w:r w:rsidRPr="00B85D53">
        <w:t>[78]</w:t>
      </w:r>
      <w:r w:rsidRPr="00B85D53">
        <w:tab/>
        <w:t>I. Guskov. Manifold-based approach to semi-regular remeshing[J]. Graphical Models, 2007, 69(1), 1-18.</w:t>
      </w:r>
      <w:bookmarkEnd w:id="373"/>
    </w:p>
    <w:p w:rsidR="00B85D53" w:rsidRPr="00B85D53" w:rsidRDefault="00B85D53" w:rsidP="00B85D53">
      <w:pPr>
        <w:pStyle w:val="EndNoteBibliography"/>
        <w:ind w:left="720" w:firstLine="400"/>
      </w:pPr>
      <w:bookmarkStart w:id="374" w:name="_ENREF_79"/>
      <w:r w:rsidRPr="00B85D53">
        <w:t>[79]</w:t>
      </w:r>
      <w:r w:rsidRPr="00B85D53">
        <w:tab/>
        <w:t>L. Denis, A. Munteanu, P. Schelkens. Semi-regular remeshing with reduced remeshing error[C]. IEEE International Conference on Image Processing, 2010, 365-368.</w:t>
      </w:r>
      <w:bookmarkEnd w:id="374"/>
    </w:p>
    <w:p w:rsidR="00B85D53" w:rsidRPr="00B85D53" w:rsidRDefault="00B85D53" w:rsidP="00B85D53">
      <w:pPr>
        <w:pStyle w:val="EndNoteBibliography"/>
        <w:ind w:left="720" w:firstLine="400"/>
      </w:pPr>
      <w:bookmarkStart w:id="375" w:name="_ENREF_80"/>
      <w:r w:rsidRPr="00B85D53">
        <w:t>[80]</w:t>
      </w:r>
      <w:r w:rsidRPr="00B85D53">
        <w:tab/>
        <w:t>A. Kammoun, F. Payan, M. Antonini. Adaptive semi-regular remeshing: A Voronoi-based approach[C]. IEEE International Workshop on Multimedia Signal Processing, 2010, 350-355.</w:t>
      </w:r>
      <w:bookmarkEnd w:id="375"/>
    </w:p>
    <w:p w:rsidR="00B85D53" w:rsidRPr="00B85D53" w:rsidRDefault="00B85D53" w:rsidP="00B85D53">
      <w:pPr>
        <w:pStyle w:val="EndNoteBibliography"/>
        <w:ind w:left="720" w:firstLine="400"/>
      </w:pPr>
      <w:bookmarkStart w:id="376" w:name="_ENREF_81"/>
      <w:r w:rsidRPr="00B85D53">
        <w:t>[81]</w:t>
      </w:r>
      <w:r w:rsidRPr="00B85D53">
        <w:tab/>
        <w:t>C. H. Chiang, B. S. Jong, T. W. Lin. A robust feature-preserving semi-regular remeshing method for triangular meshes[J]. Visual Computer, 2011, 27(9), 811-825.</w:t>
      </w:r>
      <w:bookmarkEnd w:id="376"/>
    </w:p>
    <w:p w:rsidR="00B85D53" w:rsidRPr="00B85D53" w:rsidRDefault="00B85D53" w:rsidP="00B85D53">
      <w:pPr>
        <w:pStyle w:val="EndNoteBibliography"/>
        <w:ind w:left="720" w:firstLine="400"/>
      </w:pPr>
      <w:bookmarkStart w:id="377" w:name="_ENREF_82"/>
      <w:r w:rsidRPr="00B85D53">
        <w:t>[82]</w:t>
      </w:r>
      <w:r w:rsidRPr="00B85D53">
        <w:tab/>
        <w:t>W. J. Schroeder, J. A. Zarge, W. E. Lorensen. Decimation of triangle meshes[J]. Acm Siggraph Computer Graphics, 1992, 26(2), 65-70.</w:t>
      </w:r>
      <w:bookmarkEnd w:id="377"/>
    </w:p>
    <w:p w:rsidR="00B85D53" w:rsidRPr="00B85D53" w:rsidRDefault="00B85D53" w:rsidP="00B85D53">
      <w:pPr>
        <w:pStyle w:val="EndNoteBibliography"/>
        <w:ind w:left="720" w:firstLine="400"/>
      </w:pPr>
      <w:bookmarkStart w:id="378" w:name="_ENREF_83"/>
      <w:r w:rsidRPr="00B85D53">
        <w:t>[83]</w:t>
      </w:r>
      <w:r w:rsidRPr="00B85D53">
        <w:tab/>
        <w:t>J. Rossignac, P. Borrel</w:t>
      </w:r>
      <w:r w:rsidRPr="00B85D53">
        <w:rPr>
          <w:i/>
        </w:rPr>
        <w:t xml:space="preserve">, </w:t>
      </w:r>
      <w:r w:rsidRPr="00B85D53">
        <w:t>Multi-resolution 3D approximations for rendering complex scenes[M]: Springer Berlin Heidelberg, 1993.</w:t>
      </w:r>
      <w:bookmarkEnd w:id="378"/>
    </w:p>
    <w:p w:rsidR="00B85D53" w:rsidRPr="00B85D53" w:rsidRDefault="00B85D53" w:rsidP="00B85D53">
      <w:pPr>
        <w:pStyle w:val="EndNoteBibliography"/>
        <w:ind w:left="720" w:firstLine="400"/>
      </w:pPr>
      <w:bookmarkStart w:id="379" w:name="_ENREF_84"/>
      <w:r w:rsidRPr="00B85D53">
        <w:t>[84]</w:t>
      </w:r>
      <w:r w:rsidRPr="00B85D53">
        <w:tab/>
        <w:t>P. Lindstrom. Out-of-core simplification of large polygonal models[C]. ACM SIGGRAPH, 2000, 259-262.</w:t>
      </w:r>
      <w:bookmarkEnd w:id="379"/>
    </w:p>
    <w:p w:rsidR="00B85D53" w:rsidRPr="00B85D53" w:rsidRDefault="00B85D53" w:rsidP="00B85D53">
      <w:pPr>
        <w:pStyle w:val="EndNoteBibliography"/>
        <w:ind w:left="720" w:firstLine="400"/>
      </w:pPr>
      <w:bookmarkStart w:id="380" w:name="_ENREF_85"/>
      <w:r w:rsidRPr="00B85D53">
        <w:t>[85]</w:t>
      </w:r>
      <w:r w:rsidRPr="00B85D53">
        <w:tab/>
        <w:t>S. Schaefer, J. Warren. Adaptive Vertex Clustering Using Octrees[C]. SIAM Geometric Design and Computing, 2003, 491-500.</w:t>
      </w:r>
      <w:bookmarkEnd w:id="380"/>
    </w:p>
    <w:p w:rsidR="00B85D53" w:rsidRPr="00B85D53" w:rsidRDefault="00B85D53" w:rsidP="00B85D53">
      <w:pPr>
        <w:pStyle w:val="EndNoteBibliography"/>
        <w:ind w:left="720" w:firstLine="400"/>
      </w:pPr>
      <w:bookmarkStart w:id="381" w:name="_ENREF_86"/>
      <w:r w:rsidRPr="00B85D53">
        <w:t>[86]</w:t>
      </w:r>
      <w:r w:rsidRPr="00B85D53">
        <w:tab/>
        <w:t xml:space="preserve">A. Gueziec. Surface simplification with variable tolerance[J]. Proc.int.symp.on Medical Robotics &amp; Computer Assisted Surgery, 1995, </w:t>
      </w:r>
      <w:bookmarkEnd w:id="381"/>
    </w:p>
    <w:p w:rsidR="00B85D53" w:rsidRPr="00B85D53" w:rsidRDefault="00B85D53" w:rsidP="00B85D53">
      <w:pPr>
        <w:pStyle w:val="EndNoteBibliography"/>
        <w:ind w:left="720" w:firstLine="400"/>
      </w:pPr>
      <w:bookmarkStart w:id="382" w:name="_ENREF_87"/>
      <w:r w:rsidRPr="00B85D53">
        <w:t>[87]</w:t>
      </w:r>
      <w:r w:rsidRPr="00B85D53">
        <w:tab/>
        <w:t>D. Cabiddu, M. Attene. Large mesh simplification for distributed environments[J]. Computers &amp; Graphics, 2015, 51(81-89.</w:t>
      </w:r>
      <w:bookmarkEnd w:id="382"/>
    </w:p>
    <w:p w:rsidR="00B85D53" w:rsidRPr="00B85D53" w:rsidRDefault="00B85D53" w:rsidP="00B85D53">
      <w:pPr>
        <w:pStyle w:val="EndNoteBibliography"/>
        <w:ind w:left="720" w:firstLine="400"/>
      </w:pPr>
      <w:bookmarkStart w:id="383" w:name="_ENREF_88"/>
      <w:r w:rsidRPr="00B85D53">
        <w:t>[88]</w:t>
      </w:r>
      <w:r w:rsidRPr="00B85D53">
        <w:tab/>
        <w:t>H. Xiong, X. Jiang, Y. Zhang, J. Shi. Parallel simplification of large meshes on PC clusters[C]. Eurographics Conference on Parallel Graphics and Visualization, 2008, 33-40.</w:t>
      </w:r>
      <w:bookmarkEnd w:id="383"/>
    </w:p>
    <w:p w:rsidR="00B85D53" w:rsidRPr="00B85D53" w:rsidRDefault="00B85D53" w:rsidP="00B85D53">
      <w:pPr>
        <w:pStyle w:val="EndNoteBibliography"/>
        <w:ind w:left="720" w:firstLine="400"/>
      </w:pPr>
      <w:bookmarkStart w:id="384" w:name="_ENREF_89"/>
      <w:r w:rsidRPr="00B85D53">
        <w:t>[89]</w:t>
      </w:r>
      <w:r w:rsidRPr="00B85D53">
        <w:tab/>
        <w:t>N. Tatarchuk, N. Tatarchuk. Real-time mesh simplification using the GPU[C]. Symposium on Interactive 3d Graphics and Games, 2007, 161-166.</w:t>
      </w:r>
      <w:bookmarkEnd w:id="384"/>
    </w:p>
    <w:p w:rsidR="00B85D53" w:rsidRPr="00B85D53" w:rsidRDefault="00B85D53" w:rsidP="00B85D53">
      <w:pPr>
        <w:pStyle w:val="EndNoteBibliography"/>
        <w:ind w:left="720" w:firstLine="400"/>
      </w:pPr>
      <w:bookmarkStart w:id="385" w:name="_ENREF_90"/>
      <w:r w:rsidRPr="00B85D53">
        <w:t>[90]</w:t>
      </w:r>
      <w:r w:rsidRPr="00B85D53">
        <w:tab/>
        <w:t>S. M. Shontz, D. M. Nistor</w:t>
      </w:r>
      <w:r w:rsidRPr="00B85D53">
        <w:rPr>
          <w:i/>
        </w:rPr>
        <w:t xml:space="preserve">, </w:t>
      </w:r>
      <w:r w:rsidRPr="00B85D53">
        <w:t>CPU-GPU Algorithms for Triangular Surface Mesh Simplification[M]: Springer Berlin Heidelberg, 2013.</w:t>
      </w:r>
      <w:bookmarkEnd w:id="385"/>
    </w:p>
    <w:p w:rsidR="00B85D53" w:rsidRPr="00B85D53" w:rsidRDefault="00B85D53" w:rsidP="00B85D53">
      <w:pPr>
        <w:pStyle w:val="EndNoteBibliography"/>
        <w:ind w:left="720" w:firstLine="400"/>
      </w:pPr>
      <w:bookmarkStart w:id="386" w:name="_ENREF_91"/>
      <w:r w:rsidRPr="00B85D53">
        <w:t>[91]</w:t>
      </w:r>
      <w:r w:rsidRPr="00B85D53">
        <w:tab/>
        <w:t>A. Papageorgiou, N. Platis. Triangular mesh simplification on the GPU[J]. Visual Computer, 2015, 31(2), 235-244.</w:t>
      </w:r>
      <w:bookmarkEnd w:id="386"/>
    </w:p>
    <w:p w:rsidR="00B85D53" w:rsidRPr="00B85D53" w:rsidRDefault="00B85D53" w:rsidP="00B85D53">
      <w:pPr>
        <w:pStyle w:val="EndNoteBibliography"/>
        <w:ind w:left="720" w:firstLine="400"/>
      </w:pPr>
      <w:bookmarkStart w:id="387" w:name="_ENREF_92"/>
      <w:r w:rsidRPr="00B85D53">
        <w:t>[92]</w:t>
      </w:r>
      <w:r w:rsidRPr="00B85D53">
        <w:tab/>
        <w:t>F. Cellier, P. M. Gandoin, S. Akkouche. Simplification and streaming of GIS terrain for web clients[C]. International Conference on 3d Web Technology, 2012, 73-81.</w:t>
      </w:r>
      <w:bookmarkEnd w:id="387"/>
    </w:p>
    <w:p w:rsidR="00B85D53" w:rsidRPr="00B85D53" w:rsidRDefault="00B85D53" w:rsidP="00B85D53">
      <w:pPr>
        <w:pStyle w:val="EndNoteBibliography"/>
        <w:ind w:left="720" w:firstLine="400"/>
      </w:pPr>
      <w:bookmarkStart w:id="388" w:name="_ENREF_93"/>
      <w:r w:rsidRPr="00B85D53">
        <w:t>[93]</w:t>
      </w:r>
      <w:r w:rsidRPr="00B85D53">
        <w:tab/>
        <w:t xml:space="preserve">M. Botsch, S. Steinberg, S. Bischoff, L. Kobbelt, R. Aachen. OpenMesh: A generic and efficient polygon mesh data structure[J]. Opensg Symposium, 2002, </w:t>
      </w:r>
      <w:bookmarkEnd w:id="388"/>
    </w:p>
    <w:p w:rsidR="00B85D53" w:rsidRPr="00B85D53" w:rsidRDefault="00B85D53" w:rsidP="00B85D53">
      <w:pPr>
        <w:pStyle w:val="EndNoteBibliography"/>
        <w:ind w:left="720" w:firstLine="400"/>
      </w:pPr>
      <w:bookmarkStart w:id="389" w:name="_ENREF_94"/>
      <w:r w:rsidRPr="00B85D53">
        <w:t>[94]</w:t>
      </w:r>
      <w:r w:rsidRPr="00B85D53">
        <w:tab/>
        <w:t xml:space="preserve">T. Duchamp, A. Certain, A. Derose. Hierarchical Computation Of Pl Harmonic Embeddings[J]. Siam Journal on Matrix Analysis &amp; Applications, 1997, </w:t>
      </w:r>
      <w:bookmarkEnd w:id="389"/>
    </w:p>
    <w:p w:rsidR="00B85D53" w:rsidRPr="00B85D53" w:rsidRDefault="00B85D53" w:rsidP="00B85D53">
      <w:pPr>
        <w:pStyle w:val="EndNoteBibliography"/>
        <w:ind w:left="720" w:firstLine="400"/>
      </w:pPr>
      <w:bookmarkStart w:id="390" w:name="_ENREF_95"/>
      <w:r w:rsidRPr="00B85D53">
        <w:lastRenderedPageBreak/>
        <w:t>[95]</w:t>
      </w:r>
      <w:r w:rsidRPr="00B85D53">
        <w:tab/>
        <w:t xml:space="preserve">P. J. C. Brown, C. T. Faigle. A robust efficient algorithm for point location in triangulations[J]. University of Cambridge Computer Laboratory, 1997, </w:t>
      </w:r>
      <w:bookmarkEnd w:id="390"/>
    </w:p>
    <w:p w:rsidR="00B85D53" w:rsidRPr="00B85D53" w:rsidRDefault="00B85D53" w:rsidP="00B85D53">
      <w:pPr>
        <w:pStyle w:val="EndNoteBibliography"/>
        <w:ind w:left="720" w:firstLine="400"/>
      </w:pPr>
      <w:bookmarkStart w:id="391" w:name="_ENREF_96"/>
      <w:r w:rsidRPr="00B85D53">
        <w:t>[96]</w:t>
      </w:r>
      <w:r w:rsidRPr="00B85D53">
        <w:tab/>
        <w:t xml:space="preserve">M. Garl, P. S. Heckbert. Fast Polygonal Approximation of Terrains and Height Fields[J]. Submitted for Publication, 1997, </w:t>
      </w:r>
      <w:bookmarkEnd w:id="391"/>
    </w:p>
    <w:p w:rsidR="00B85D53" w:rsidRPr="00B85D53" w:rsidRDefault="00B85D53" w:rsidP="00B85D53">
      <w:pPr>
        <w:pStyle w:val="EndNoteBibliography"/>
        <w:ind w:left="720" w:firstLine="400"/>
      </w:pPr>
      <w:bookmarkStart w:id="392" w:name="_ENREF_97"/>
      <w:r w:rsidRPr="00B85D53">
        <w:t>[97]</w:t>
      </w:r>
      <w:r w:rsidRPr="00B85D53">
        <w:tab/>
        <w:t>L. J. Guibas, J. Stolfi. Primitives for the manipulation of general subdivisions and the computation of Voronoi diagrams[C]. ACM Symposium on Theory of Computing, 25-27 April, 1983, Boston, Massachusetts, Usa, 1983, 221-234.</w:t>
      </w:r>
      <w:bookmarkEnd w:id="392"/>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31"/>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07BE" w:rsidRDefault="000F07BE" w:rsidP="006E17A7">
      <w:pPr>
        <w:ind w:firstLine="480"/>
      </w:pPr>
      <w:r>
        <w:separator/>
      </w:r>
    </w:p>
    <w:p w:rsidR="000F07BE" w:rsidRDefault="000F07BE" w:rsidP="006E17A7">
      <w:pPr>
        <w:ind w:firstLine="480"/>
      </w:pPr>
    </w:p>
  </w:endnote>
  <w:endnote w:type="continuationSeparator" w:id="0">
    <w:p w:rsidR="000F07BE" w:rsidRDefault="000F07BE" w:rsidP="006E17A7">
      <w:pPr>
        <w:ind w:firstLine="480"/>
      </w:pPr>
      <w:r>
        <w:continuationSeparator/>
      </w:r>
    </w:p>
    <w:p w:rsidR="000F07BE" w:rsidRDefault="000F07BE" w:rsidP="006E17A7">
      <w:pPr>
        <w:ind w:firstLine="480"/>
      </w:pPr>
    </w:p>
  </w:endnote>
  <w:endnote w:type="continuationNotice" w:id="1">
    <w:p w:rsidR="000F07BE" w:rsidRDefault="000F07B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540D10" w:rsidRDefault="00540D10" w:rsidP="006E17A7">
        <w:pPr>
          <w:pStyle w:val="aa"/>
          <w:ind w:firstLine="360"/>
          <w:jc w:val="center"/>
        </w:pPr>
        <w:r>
          <w:fldChar w:fldCharType="begin"/>
        </w:r>
        <w:r>
          <w:instrText xml:space="preserve"> PAGE   \* MERGEFORMAT </w:instrText>
        </w:r>
        <w:r>
          <w:fldChar w:fldCharType="separate"/>
        </w:r>
        <w:r w:rsidR="003D5A2E">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540D10" w:rsidRDefault="00540D10" w:rsidP="006B5977">
        <w:pPr>
          <w:pStyle w:val="aa"/>
          <w:ind w:firstLineChars="0" w:firstLine="0"/>
          <w:jc w:val="center"/>
        </w:pPr>
        <w:r>
          <w:fldChar w:fldCharType="begin"/>
        </w:r>
        <w:r>
          <w:instrText xml:space="preserve"> PAGE   \* MERGEFORMAT </w:instrText>
        </w:r>
        <w:r>
          <w:fldChar w:fldCharType="separate"/>
        </w:r>
        <w:r w:rsidR="009C6199" w:rsidRPr="009C6199">
          <w:rPr>
            <w:noProof/>
            <w:lang w:val="zh-CN"/>
          </w:rPr>
          <w:t>43</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07BE" w:rsidRDefault="000F07BE" w:rsidP="006E17A7">
      <w:pPr>
        <w:ind w:firstLine="480"/>
      </w:pPr>
      <w:r>
        <w:separator/>
      </w:r>
    </w:p>
    <w:p w:rsidR="000F07BE" w:rsidRDefault="000F07BE" w:rsidP="006E17A7">
      <w:pPr>
        <w:ind w:firstLine="480"/>
      </w:pPr>
    </w:p>
  </w:footnote>
  <w:footnote w:type="continuationSeparator" w:id="0">
    <w:p w:rsidR="000F07BE" w:rsidRDefault="000F07BE" w:rsidP="006E17A7">
      <w:pPr>
        <w:ind w:firstLine="480"/>
      </w:pPr>
      <w:r>
        <w:continuationSeparator/>
      </w:r>
    </w:p>
    <w:p w:rsidR="000F07BE" w:rsidRDefault="000F07BE" w:rsidP="006E17A7">
      <w:pPr>
        <w:ind w:firstLine="480"/>
      </w:pPr>
    </w:p>
  </w:footnote>
  <w:footnote w:type="continuationNotice" w:id="1">
    <w:p w:rsidR="000F07BE" w:rsidRDefault="000F07BE">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Pr="0088595B" w:rsidRDefault="00540D10"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Pr="0088595B" w:rsidRDefault="00540D10"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3">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7"/>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2"/>
  </w:num>
  <w:num w:numId="15">
    <w:abstractNumId w:val="16"/>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9"/>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0"/>
  </w:num>
  <w:num w:numId="25">
    <w:abstractNumId w:val="26"/>
  </w:num>
  <w:num w:numId="26">
    <w:abstractNumId w:val="22"/>
  </w:num>
  <w:num w:numId="27">
    <w:abstractNumId w:val="22"/>
  </w:num>
  <w:num w:numId="28">
    <w:abstractNumId w:val="21"/>
  </w:num>
  <w:num w:numId="29">
    <w:abstractNumId w:val="23"/>
  </w:num>
  <w:num w:numId="30">
    <w:abstractNumId w:val="12"/>
  </w:num>
  <w:num w:numId="31">
    <w:abstractNumId w:val="25"/>
  </w:num>
  <w:num w:numId="32">
    <w:abstractNumId w:val="28"/>
  </w:num>
  <w:num w:numId="33">
    <w:abstractNumId w:val="20"/>
  </w:num>
  <w:num w:numId="34">
    <w:abstractNumId w:val="13"/>
  </w:num>
  <w:num w:numId="35">
    <w:abstractNumId w:val="18"/>
  </w:num>
  <w:num w:numId="3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0A6"/>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7BE"/>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5CED"/>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78D"/>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7E"/>
    <w:rsid w:val="005062F0"/>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0EF3"/>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884"/>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3D13"/>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9E"/>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5DD3"/>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216"/>
    <w:rsid w:val="00A32BB1"/>
    <w:rsid w:val="00A332A2"/>
    <w:rsid w:val="00A337E5"/>
    <w:rsid w:val="00A3380A"/>
    <w:rsid w:val="00A33840"/>
    <w:rsid w:val="00A339AF"/>
    <w:rsid w:val="00A33C90"/>
    <w:rsid w:val="00A33EFB"/>
    <w:rsid w:val="00A340AE"/>
    <w:rsid w:val="00A3444E"/>
    <w:rsid w:val="00A344B5"/>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E18"/>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6AB"/>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image" Target="media/image9.png"/><Relationship Id="rId84" Type="http://schemas.openxmlformats.org/officeDocument/2006/relationships/image" Target="media/image30.png"/><Relationship Id="rId16" Type="http://schemas.openxmlformats.org/officeDocument/2006/relationships/footer" Target="footer4.xml"/><Relationship Id="rId107" Type="http://schemas.openxmlformats.org/officeDocument/2006/relationships/header" Target="header10.xm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header" Target="header8.xml"/><Relationship Id="rId58" Type="http://schemas.openxmlformats.org/officeDocument/2006/relationships/image" Target="media/image5.png"/><Relationship Id="rId74" Type="http://schemas.openxmlformats.org/officeDocument/2006/relationships/image" Target="media/image20.png"/><Relationship Id="rId79" Type="http://schemas.openxmlformats.org/officeDocument/2006/relationships/image" Target="media/image25.jpeg"/><Relationship Id="rId102" Type="http://schemas.openxmlformats.org/officeDocument/2006/relationships/image" Target="media/image48.png"/><Relationship Id="rId123" Type="http://schemas.openxmlformats.org/officeDocument/2006/relationships/image" Target="media/image68.png"/><Relationship Id="rId128" Type="http://schemas.openxmlformats.org/officeDocument/2006/relationships/hyperlink" Target="http://www.autodesk.com/products/maya/overview" TargetMode="External"/><Relationship Id="rId5" Type="http://schemas.openxmlformats.org/officeDocument/2006/relationships/webSettings" Target="webSettings.xml"/><Relationship Id="rId90" Type="http://schemas.openxmlformats.org/officeDocument/2006/relationships/image" Target="media/image36.png"/><Relationship Id="rId95" Type="http://schemas.openxmlformats.org/officeDocument/2006/relationships/image" Target="media/image41.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image" Target="media/image10.png"/><Relationship Id="rId69" Type="http://schemas.openxmlformats.org/officeDocument/2006/relationships/image" Target="media/image15.png"/><Relationship Id="rId113" Type="http://schemas.openxmlformats.org/officeDocument/2006/relationships/image" Target="media/image58.png"/><Relationship Id="rId118" Type="http://schemas.openxmlformats.org/officeDocument/2006/relationships/image" Target="media/image63.png"/><Relationship Id="rId80" Type="http://schemas.openxmlformats.org/officeDocument/2006/relationships/image" Target="media/image26.png"/><Relationship Id="rId85" Type="http://schemas.openxmlformats.org/officeDocument/2006/relationships/image" Target="media/image31.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03" Type="http://schemas.openxmlformats.org/officeDocument/2006/relationships/image" Target="media/image49.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hyperlink" Target="http://www.blender.org" TargetMode="External"/><Relationship Id="rId54" Type="http://schemas.openxmlformats.org/officeDocument/2006/relationships/image" Target="media/image3.png"/><Relationship Id="rId70" Type="http://schemas.openxmlformats.org/officeDocument/2006/relationships/image" Target="media/image16.png"/><Relationship Id="rId75" Type="http://schemas.openxmlformats.org/officeDocument/2006/relationships/image" Target="media/image21.png"/><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E:\&#27605;&#19994;\PHD_thesis\&#21338;&#22763;&#35770;&#25991;.docx" TargetMode="External"/><Relationship Id="rId60" Type="http://schemas.openxmlformats.org/officeDocument/2006/relationships/image" Target="media/image6.png"/><Relationship Id="rId65" Type="http://schemas.openxmlformats.org/officeDocument/2006/relationships/image" Target="media/image11.png"/><Relationship Id="rId81" Type="http://schemas.openxmlformats.org/officeDocument/2006/relationships/image" Target="media/image27.png"/><Relationship Id="rId86" Type="http://schemas.openxmlformats.org/officeDocument/2006/relationships/image" Target="media/image32.png"/><Relationship Id="rId130" Type="http://schemas.openxmlformats.org/officeDocument/2006/relationships/hyperlink" Target="http://en.wikipedia.org/wiki/Involute/"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54.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eader" Target="header9.xml"/><Relationship Id="rId76" Type="http://schemas.openxmlformats.org/officeDocument/2006/relationships/image" Target="media/image22.png"/><Relationship Id="rId97" Type="http://schemas.openxmlformats.org/officeDocument/2006/relationships/image" Target="media/image43.png"/><Relationship Id="rId104" Type="http://schemas.openxmlformats.org/officeDocument/2006/relationships/image" Target="media/image50.png"/><Relationship Id="rId120" Type="http://schemas.openxmlformats.org/officeDocument/2006/relationships/image" Target="media/image65.png"/><Relationship Id="rId125"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2.png"/><Relationship Id="rId87" Type="http://schemas.openxmlformats.org/officeDocument/2006/relationships/image" Target="media/image33.png"/><Relationship Id="rId110" Type="http://schemas.openxmlformats.org/officeDocument/2006/relationships/image" Target="media/image55.png"/><Relationship Id="rId115" Type="http://schemas.openxmlformats.org/officeDocument/2006/relationships/image" Target="media/image60.png"/><Relationship Id="rId131" Type="http://schemas.openxmlformats.org/officeDocument/2006/relationships/header" Target="header12.xml"/><Relationship Id="rId61" Type="http://schemas.openxmlformats.org/officeDocument/2006/relationships/image" Target="media/image7.png"/><Relationship Id="rId82" Type="http://schemas.openxmlformats.org/officeDocument/2006/relationships/image" Target="media/image28.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footer" Target="footer5.xml"/><Relationship Id="rId77" Type="http://schemas.openxmlformats.org/officeDocument/2006/relationships/image" Target="media/image23.png"/><Relationship Id="rId100" Type="http://schemas.openxmlformats.org/officeDocument/2006/relationships/image" Target="media/image46.png"/><Relationship Id="rId105" Type="http://schemas.openxmlformats.org/officeDocument/2006/relationships/image" Target="media/image51.png"/><Relationship Id="rId126"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18.png"/><Relationship Id="rId93" Type="http://schemas.openxmlformats.org/officeDocument/2006/relationships/image" Target="media/image39.png"/><Relationship Id="rId98" Type="http://schemas.openxmlformats.org/officeDocument/2006/relationships/image" Target="media/image44.png"/><Relationship Id="rId121" Type="http://schemas.openxmlformats.org/officeDocument/2006/relationships/image" Target="media/image66.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13.png"/><Relationship Id="rId116" Type="http://schemas.openxmlformats.org/officeDocument/2006/relationships/image" Target="media/image61.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8.png"/><Relationship Id="rId83" Type="http://schemas.openxmlformats.org/officeDocument/2006/relationships/image" Target="media/image29.png"/><Relationship Id="rId88" Type="http://schemas.openxmlformats.org/officeDocument/2006/relationships/image" Target="media/image34.png"/><Relationship Id="rId111" Type="http://schemas.openxmlformats.org/officeDocument/2006/relationships/image" Target="media/image56.png"/><Relationship Id="rId132"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image" Target="media/image4.png"/><Relationship Id="rId106" Type="http://schemas.openxmlformats.org/officeDocument/2006/relationships/image" Target="media/image52.png"/><Relationship Id="rId127" Type="http://schemas.openxmlformats.org/officeDocument/2006/relationships/hyperlink" Target="http://ccwu.me/vsfm/" TargetMode="Externa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eader" Target="header7.xml"/><Relationship Id="rId73" Type="http://schemas.openxmlformats.org/officeDocument/2006/relationships/image" Target="media/image19.png"/><Relationship Id="rId78" Type="http://schemas.openxmlformats.org/officeDocument/2006/relationships/image" Target="media/image24.JPG"/><Relationship Id="rId94" Type="http://schemas.openxmlformats.org/officeDocument/2006/relationships/image" Target="media/image40.png"/><Relationship Id="rId99" Type="http://schemas.openxmlformats.org/officeDocument/2006/relationships/image" Target="media/image45.png"/><Relationship Id="rId101" Type="http://schemas.openxmlformats.org/officeDocument/2006/relationships/image" Target="media/image47.png"/><Relationship Id="rId122"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14.png"/><Relationship Id="rId89" Type="http://schemas.openxmlformats.org/officeDocument/2006/relationships/image" Target="media/image35.png"/><Relationship Id="rId112" Type="http://schemas.openxmlformats.org/officeDocument/2006/relationships/image" Target="media/image57.png"/><Relationship Id="rId13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F6DE2-DBB1-4FDC-992B-81556BD5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9</TotalTime>
  <Pages>85</Pages>
  <Words>22589</Words>
  <Characters>128763</Characters>
  <Application>Microsoft Office Word</Application>
  <DocSecurity>0</DocSecurity>
  <Lines>1073</Lines>
  <Paragraphs>302</Paragraphs>
  <ScaleCrop>false</ScaleCrop>
  <Company>gs</Company>
  <LinksUpToDate>false</LinksUpToDate>
  <CharactersWithSpaces>15105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25</cp:revision>
  <cp:lastPrinted>2017-03-16T13:49:00Z</cp:lastPrinted>
  <dcterms:created xsi:type="dcterms:W3CDTF">2018-02-16T15:57:00Z</dcterms:created>
  <dcterms:modified xsi:type="dcterms:W3CDTF">2018-02-27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